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fldSimple w:instr=" SEQ Рисунок \* ARABIC ">
        <w:r w:rsidR="002D59EA">
          <w:rPr>
            <w:noProof/>
          </w:rPr>
          <w:t>1</w:t>
        </w:r>
      </w:fldSimple>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w:t>
      </w:r>
      <w:proofErr w:type="spellStart"/>
      <w:r>
        <w:t>глутарового</w:t>
      </w:r>
      <w:proofErr w:type="spellEnd"/>
      <w:r>
        <w:t xml:space="preserve">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6D2ECD20" w14:textId="07DAE776" w:rsidR="00413DEA" w:rsidRDefault="00413DEA" w:rsidP="00413DEA">
      <w:pPr>
        <w:pStyle w:val="3"/>
      </w:pPr>
      <w:r>
        <w:t>Изготовление сфероидов на мембранах</w:t>
      </w:r>
    </w:p>
    <w:p w14:paraId="73EE6012" w14:textId="77777777" w:rsidR="00413DEA" w:rsidRPr="00413DEA"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lastRenderedPageBreak/>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6C13D682"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726EA933" w:rsidR="00737A78" w:rsidRPr="00904256"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445336FB" w14:textId="2D35FC62" w:rsidR="00EB623E" w:rsidRPr="0079508A" w:rsidRDefault="00197E2B" w:rsidP="00EB623E">
      <w:pPr>
        <w:ind w:firstLine="720"/>
      </w:pPr>
      <w:r>
        <w:lastRenderedPageBreak/>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7"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8"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DAC4DC9" w:rsidR="00905F8A" w:rsidRPr="00C611F7" w:rsidRDefault="00C611F7" w:rsidP="00C611F7">
      <w:pPr>
        <w:pStyle w:val="a4"/>
        <w:jc w:val="left"/>
      </w:pPr>
      <w:r>
        <w:t xml:space="preserve">Рисунок  </w:t>
      </w:r>
      <w:fldSimple w:instr=" SEQ Рисунок_ \* ARABIC ">
        <w:r w:rsidR="0073337A">
          <w:rPr>
            <w:noProof/>
          </w:rPr>
          <w:t>1</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lastRenderedPageBreak/>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CF3980C" w:rsidR="003847D8" w:rsidRPr="00683575" w:rsidRDefault="00683575" w:rsidP="00683575">
      <w:pPr>
        <w:pStyle w:val="a4"/>
        <w:jc w:val="left"/>
      </w:pPr>
      <w:r>
        <w:t xml:space="preserve">Рисунок  </w:t>
      </w:r>
      <w:fldSimple w:instr=" SEQ Рисунок_ \* ARABIC ">
        <w:r w:rsidR="0073337A">
          <w:rPr>
            <w:noProof/>
          </w:rPr>
          <w:t>2</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1"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059BA8A5" w:rsidR="00FE72F7" w:rsidRDefault="009409CB" w:rsidP="009409CB">
      <w:pPr>
        <w:pStyle w:val="a4"/>
        <w:jc w:val="left"/>
      </w:pPr>
      <w:r>
        <w:t xml:space="preserve">Рисунок  </w:t>
      </w:r>
      <w:fldSimple w:instr=" SEQ Рисунок_ \* ARABIC ">
        <w:r w:rsidR="0073337A">
          <w:rPr>
            <w:noProof/>
          </w:rPr>
          <w:t>3</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3027C101" w:rsidR="0073337A" w:rsidRPr="0073337A" w:rsidRDefault="0073337A" w:rsidP="0073337A">
      <w:pPr>
        <w:pStyle w:val="a4"/>
        <w:jc w:val="left"/>
      </w:pPr>
      <w:r>
        <w:t xml:space="preserve">Рисунок  </w:t>
      </w:r>
      <w:fldSimple w:instr=" SEQ Рисунок_ \* ARABIC ">
        <w:r>
          <w:rPr>
            <w:noProof/>
          </w:rPr>
          <w:t>4</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4"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33B262B3" w:rsidR="00B61B80" w:rsidRPr="006762B1" w:rsidRDefault="006762B1" w:rsidP="006762B1">
      <w:pPr>
        <w:pStyle w:val="a4"/>
        <w:jc w:val="left"/>
      </w:pPr>
      <w:r>
        <w:t xml:space="preserve">Рисунок  </w:t>
      </w:r>
      <w:fldSimple w:instr=" SEQ Рисунок_ \* ARABIC ">
        <w:r w:rsidR="0073337A">
          <w:rPr>
            <w:noProof/>
          </w:rPr>
          <w:t>5</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B5CDBF5">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5B2F0FDF" w:rsidR="00234125" w:rsidRDefault="00234125" w:rsidP="00234125">
      <w:pPr>
        <w:pStyle w:val="a4"/>
      </w:pPr>
      <w:r>
        <w:t xml:space="preserve">Рисунок  </w:t>
      </w:r>
      <w:fldSimple w:instr=" SEQ Рисунок_ \* ARABIC ">
        <w:r w:rsidR="0073337A">
          <w:rPr>
            <w:noProof/>
          </w:rPr>
          <w:t>6</w:t>
        </w:r>
      </w:fldSimple>
      <w:r>
        <w:t xml:space="preserve">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 xml:space="preserve">Набор данных для построения групп графиков получен на основе 10 изображений для каждого, полученных с двух </w:t>
      </w:r>
      <w:r w:rsidR="00904256">
        <w:t xml:space="preserve">отличающихся по методике синтеза, </w:t>
      </w:r>
      <w:r w:rsidR="00C44E2C">
        <w:t xml:space="preserve">образцов мембран, засеянных клетками </w:t>
      </w:r>
      <w:r w:rsidR="00C44E2C">
        <w:rPr>
          <w:lang w:val="en-US"/>
        </w:rPr>
        <w:t>Vero</w:t>
      </w:r>
      <w:r w:rsidR="00C44E2C">
        <w:t>.</w:t>
      </w:r>
    </w:p>
    <w:p w14:paraId="56CD3E87" w14:textId="50635033" w:rsidR="00CD378D" w:rsidRPr="00885FEA"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7"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8" w:history="1">
        <w:r w:rsidR="002158CE" w:rsidRPr="006420D1">
          <w:rPr>
            <w:rStyle w:val="a7"/>
          </w:rPr>
          <w:t>https://github.com/arteys/PhD-scripts</w:t>
        </w:r>
      </w:hyperlink>
      <w:r w:rsidR="002158CE" w:rsidRPr="00885FEA">
        <w:t xml:space="preserve">. </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413DEA"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13DEA"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1"/>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075190B2"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A40395">
        <w:instrText xml:space="preserve"> ADDIN ZOTERO_ITEM CSL_CITATION {"citationID":"g6fDxOAk","properties":{"formattedCitation":"\\super 8\\nosupersub{}","plainCitation":"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A40395" w:rsidRPr="00A40395">
        <w:rPr>
          <w:vertAlign w:val="superscript"/>
        </w:rPr>
        <w:t>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A40395">
        <w:instrText xml:space="preserve"> ADDIN ZOTERO_ITEM CSL_CITATION {"citationID":"eHdVgcg7","properties":{"formattedCitation":"\\super 9\\nosupersub{}","plainCitation":"9","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A40395" w:rsidRPr="00A40395">
        <w:rPr>
          <w:vertAlign w:val="superscript"/>
        </w:rPr>
        <w:t>9</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24EFE539"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A40395">
        <w:instrText xml:space="preserve"> ADDIN ZOTERO_ITEM CSL_CITATION {"citationID":"ipdP6BoB","properties":{"formattedCitation":"\\super 10\\nosupersub{}","plainCitation":"10","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A40395" w:rsidRPr="00A40395">
        <w:rPr>
          <w:vertAlign w:val="superscript"/>
        </w:rPr>
        <w:t>10</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woOa</w:instrText>
      </w:r>
      <w:r w:rsidR="00A40395" w:rsidRPr="00A40395">
        <w:instrText>9</w:instrText>
      </w:r>
      <w:r w:rsidR="00A40395">
        <w:rPr>
          <w:lang w:val="en-US"/>
        </w:rPr>
        <w:instrText>ji</w:instrText>
      </w:r>
      <w:r w:rsidR="00A40395" w:rsidRPr="00A40395">
        <w:instrText>2","</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1\\</w:instrText>
      </w:r>
      <w:r w:rsidR="00A40395">
        <w:rPr>
          <w:lang w:val="en-US"/>
        </w:rPr>
        <w:instrText>nosupersub</w:instrText>
      </w:r>
      <w:r w:rsidR="00A40395" w:rsidRPr="00A40395">
        <w:instrText>{}","</w:instrText>
      </w:r>
      <w:r w:rsidR="00A40395">
        <w:rPr>
          <w:lang w:val="en-US"/>
        </w:rPr>
        <w:instrText>plainCitation</w:instrText>
      </w:r>
      <w:r w:rsidR="00A40395" w:rsidRPr="00A40395">
        <w:instrText>":"11","</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20,"</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w:instrText>
      </w:r>
      <w:r w:rsidR="00A40395">
        <w:rPr>
          <w:lang w:val="en-US"/>
        </w:rPr>
        <w:instrText>WNXPT</w:instrText>
      </w:r>
      <w:r w:rsidR="00A40395" w:rsidRPr="00A40395">
        <w:instrText>26</w:instrText>
      </w:r>
      <w:r w:rsidR="00A40395">
        <w:rPr>
          <w:lang w:val="en-US"/>
        </w:rPr>
        <w:instrText>Q</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20,"</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Langmuir</w:instrText>
      </w:r>
      <w:r w:rsidR="00A40395" w:rsidRPr="00A40395">
        <w:instrText>","</w:instrText>
      </w:r>
      <w:r w:rsidR="00A40395">
        <w:rPr>
          <w:lang w:val="en-US"/>
        </w:rPr>
        <w:instrText>DOI</w:instrText>
      </w:r>
      <w:r w:rsidR="00A40395" w:rsidRPr="00A40395">
        <w:instrText>":"10.1021/</w:instrText>
      </w:r>
      <w:r w:rsidR="00A40395">
        <w:rPr>
          <w:lang w:val="en-US"/>
        </w:rPr>
        <w:instrText>la</w:instrText>
      </w:r>
      <w:r w:rsidR="00A40395" w:rsidRPr="00A40395">
        <w:instrText>203273</w:instrText>
      </w:r>
      <w:r w:rsidR="00A40395">
        <w:rPr>
          <w:lang w:val="en-US"/>
        </w:rPr>
        <w:instrText>p</w:instrText>
      </w:r>
      <w:r w:rsidR="00A40395" w:rsidRPr="00A40395">
        <w:instrText>","</w:instrText>
      </w:r>
      <w:r w:rsidR="00A40395">
        <w:rPr>
          <w:lang w:val="en-US"/>
        </w:rPr>
        <w:instrText>ISSN</w:instrText>
      </w:r>
      <w:r w:rsidR="00A40395" w:rsidRPr="00A40395">
        <w:instrText>":"0743-7463, 1520-5827","</w:instrText>
      </w:r>
      <w:r w:rsidR="00A40395">
        <w:rPr>
          <w:lang w:val="en-US"/>
        </w:rPr>
        <w:instrText>issue</w:instrText>
      </w:r>
      <w:r w:rsidR="00A40395" w:rsidRPr="00A40395">
        <w:instrText>":"22","</w:instrText>
      </w:r>
      <w:r w:rsidR="00A40395">
        <w:rPr>
          <w:lang w:val="en-US"/>
        </w:rPr>
        <w:instrText>journalAbbreviation</w:instrText>
      </w:r>
      <w:r w:rsidR="00A40395" w:rsidRPr="00A40395">
        <w:instrText>":"</w:instrText>
      </w:r>
      <w:r w:rsidR="00A40395">
        <w:rPr>
          <w:lang w:val="en-US"/>
        </w:rPr>
        <w:instrText>Langmuir</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13888-13896","</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QD</w:instrText>
      </w:r>
      <w:r w:rsidR="00A40395" w:rsidRPr="00A40395">
        <w:instrText>-</w:instrText>
      </w:r>
      <w:r w:rsidR="00A40395">
        <w:rPr>
          <w:lang w:val="en-US"/>
        </w:rPr>
        <w:instrText>Antibody</w:instrText>
      </w:r>
      <w:r w:rsidR="00A40395" w:rsidRPr="00A40395">
        <w:instrText xml:space="preserve"> </w:instrText>
      </w:r>
      <w:r w:rsidR="00A40395">
        <w:rPr>
          <w:lang w:val="en-US"/>
        </w:rPr>
        <w:instrText>Conjugates</w:instrText>
      </w:r>
      <w:r w:rsidR="00A40395" w:rsidRPr="00A40395">
        <w:instrText xml:space="preserve"> </w:instrText>
      </w:r>
      <w:r w:rsidR="00A40395">
        <w:rPr>
          <w:lang w:val="en-US"/>
        </w:rPr>
        <w:instrText>via</w:instrText>
      </w:r>
      <w:r w:rsidR="00A40395" w:rsidRPr="00A40395">
        <w:instrText xml:space="preserve"> </w:instrText>
      </w:r>
      <w:r w:rsidR="00A40395">
        <w:rPr>
          <w:lang w:val="en-US"/>
        </w:rPr>
        <w:instrText>Carbodiimide</w:instrText>
      </w:r>
      <w:r w:rsidR="00A40395" w:rsidRPr="00A40395">
        <w:instrText>-</w:instrText>
      </w:r>
      <w:r w:rsidR="00A40395">
        <w:rPr>
          <w:lang w:val="en-US"/>
        </w:rPr>
        <w:instrText>Mediated</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A</w:instrText>
      </w:r>
      <w:r w:rsidR="00A40395" w:rsidRPr="00A40395">
        <w:instrText xml:space="preserve"> </w:instrText>
      </w:r>
      <w:r w:rsidR="00A40395">
        <w:rPr>
          <w:lang w:val="en-US"/>
        </w:rPr>
        <w:instrText>Detailed</w:instrText>
      </w:r>
      <w:r w:rsidR="00A40395" w:rsidRPr="00A40395">
        <w:instrText xml:space="preserve"> </w:instrText>
      </w:r>
      <w:r w:rsidR="00A40395">
        <w:rPr>
          <w:lang w:val="en-US"/>
        </w:rPr>
        <w:instrText>Study</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Variables</w:instrText>
      </w:r>
      <w:r w:rsidR="00A40395" w:rsidRPr="00A40395">
        <w:instrText xml:space="preserve"> </w:instrText>
      </w:r>
      <w:r w:rsidR="00A40395">
        <w:rPr>
          <w:lang w:val="en-US"/>
        </w:rPr>
        <w:instrText>Involved</w:instrText>
      </w:r>
      <w:r w:rsidR="00A40395" w:rsidRPr="00A40395">
        <w:instrText xml:space="preserve"> </w:instrText>
      </w:r>
      <w:r w:rsidR="00A40395">
        <w:rPr>
          <w:lang w:val="en-US"/>
        </w:rPr>
        <w:instrText>and</w:instrText>
      </w:r>
      <w:r w:rsidR="00A40395" w:rsidRPr="00A40395">
        <w:instrText xml:space="preserve"> </w:instrText>
      </w:r>
      <w:r w:rsidR="00A40395">
        <w:rPr>
          <w:lang w:val="en-US"/>
        </w:rPr>
        <w:instrText>a</w:instrText>
      </w:r>
      <w:r w:rsidR="00A40395" w:rsidRPr="00A40395">
        <w:instrText xml:space="preserve"> </w:instrText>
      </w:r>
      <w:r w:rsidR="00A40395">
        <w:rPr>
          <w:lang w:val="en-US"/>
        </w:rPr>
        <w:instrText>Possible</w:instrText>
      </w:r>
      <w:r w:rsidR="00A40395" w:rsidRPr="00A40395">
        <w:instrText xml:space="preserve"> </w:instrText>
      </w:r>
      <w:r w:rsidR="00A40395">
        <w:rPr>
          <w:lang w:val="en-US"/>
        </w:rPr>
        <w:instrText>New</w:instrText>
      </w:r>
      <w:r w:rsidR="00A40395" w:rsidRPr="00A40395">
        <w:instrText xml:space="preserve"> </w:instrText>
      </w:r>
      <w:r w:rsidR="00A40395">
        <w:rPr>
          <w:lang w:val="en-US"/>
        </w:rPr>
        <w:instrText>Mechanism</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Reaction</w:instrText>
      </w:r>
      <w:r w:rsidR="00A40395" w:rsidRPr="00A40395">
        <w:instrText xml:space="preserve"> </w:instrText>
      </w:r>
      <w:r w:rsidR="00A40395">
        <w:rPr>
          <w:lang w:val="en-US"/>
        </w:rPr>
        <w:instrText>under</w:instrText>
      </w:r>
      <w:r w:rsidR="00A40395" w:rsidRPr="00A40395">
        <w:instrText xml:space="preserve"> </w:instrText>
      </w:r>
      <w:r w:rsidR="00A40395">
        <w:rPr>
          <w:lang w:val="en-US"/>
        </w:rPr>
        <w:instrText>Basic</w:instrText>
      </w:r>
      <w:r w:rsidR="00A40395" w:rsidRPr="00A40395">
        <w:instrText xml:space="preserve"> </w:instrText>
      </w:r>
      <w:r w:rsidR="00A40395">
        <w:rPr>
          <w:lang w:val="en-US"/>
        </w:rPr>
        <w:instrText>Aqueous</w:instrText>
      </w:r>
      <w:r w:rsidR="00A40395" w:rsidRPr="00A40395">
        <w:instrText xml:space="preserve"> </w:instrText>
      </w:r>
      <w:r w:rsidR="00A40395">
        <w:rPr>
          <w:lang w:val="en-US"/>
        </w:rPr>
        <w:instrText>Conditions</w:instrText>
      </w:r>
      <w:r w:rsidR="00A40395" w:rsidRPr="00A40395">
        <w:instrText>","</w:instrText>
      </w:r>
      <w:r w:rsidR="00A40395">
        <w:rPr>
          <w:lang w:val="en-US"/>
        </w:rPr>
        <w:instrText>title</w:instrText>
      </w:r>
      <w:r w:rsidR="00A40395" w:rsidRPr="00A40395">
        <w:instrText>-</w:instrText>
      </w:r>
      <w:r w:rsidR="00A40395">
        <w:rPr>
          <w:lang w:val="en-US"/>
        </w:rPr>
        <w:instrText>short</w:instrText>
      </w:r>
      <w:r w:rsidR="00A40395" w:rsidRPr="00A40395">
        <w:instrText>":"</w:instrText>
      </w:r>
      <w:r w:rsidR="00A40395">
        <w:rPr>
          <w:lang w:val="en-US"/>
        </w:rPr>
        <w:instrText>QD</w:instrText>
      </w:r>
      <w:r w:rsidR="00A40395" w:rsidRPr="00A40395">
        <w:instrText>-</w:instrText>
      </w:r>
      <w:r w:rsidR="00A40395">
        <w:rPr>
          <w:lang w:val="en-US"/>
        </w:rPr>
        <w:instrText>Antibody</w:instrText>
      </w:r>
      <w:r w:rsidR="00A40395" w:rsidRPr="00A40395">
        <w:instrText xml:space="preserve"> </w:instrText>
      </w:r>
      <w:r w:rsidR="00A40395">
        <w:rPr>
          <w:lang w:val="en-US"/>
        </w:rPr>
        <w:instrText>Conjugates</w:instrText>
      </w:r>
      <w:r w:rsidR="00A40395" w:rsidRPr="00A40395">
        <w:instrText xml:space="preserve"> </w:instrText>
      </w:r>
      <w:r w:rsidR="00A40395">
        <w:rPr>
          <w:lang w:val="en-US"/>
        </w:rPr>
        <w:instrText>via</w:instrText>
      </w:r>
      <w:r w:rsidR="00A40395" w:rsidRPr="00A40395">
        <w:instrText xml:space="preserve"> </w:instrText>
      </w:r>
      <w:r w:rsidR="00A40395">
        <w:rPr>
          <w:lang w:val="en-US"/>
        </w:rPr>
        <w:instrText>Carbodiimide</w:instrText>
      </w:r>
      <w:r w:rsidR="00A40395" w:rsidRPr="00A40395">
        <w:instrText>-</w:instrText>
      </w:r>
      <w:r w:rsidR="00A40395">
        <w:rPr>
          <w:lang w:val="en-US"/>
        </w:rPr>
        <w:instrText>Mediated</w:instrText>
      </w:r>
      <w:r w:rsidR="00A40395" w:rsidRPr="00A40395">
        <w:instrText xml:space="preserve"> </w:instrText>
      </w:r>
      <w:r w:rsidR="00A40395">
        <w:rPr>
          <w:lang w:val="en-US"/>
        </w:rPr>
        <w:instrText>Coupling</w:instrText>
      </w:r>
      <w:r w:rsidR="00A40395" w:rsidRPr="00A40395">
        <w:instrText>","</w:instrText>
      </w:r>
      <w:r w:rsidR="00A40395">
        <w:rPr>
          <w:lang w:val="en-US"/>
        </w:rPr>
        <w:instrText>volume</w:instrText>
      </w:r>
      <w:r w:rsidR="00A40395" w:rsidRPr="00A40395">
        <w:instrText>":"27","</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East</w:instrText>
      </w:r>
      <w:r w:rsidR="00A40395" w:rsidRPr="00A40395">
        <w:instrText>","</w:instrText>
      </w:r>
      <w:r w:rsidR="00A40395">
        <w:rPr>
          <w:lang w:val="en-US"/>
        </w:rPr>
        <w:instrText>given</w:instrText>
      </w:r>
      <w:r w:rsidR="00A40395" w:rsidRPr="00A40395">
        <w:instrText>":"</w:instrText>
      </w:r>
      <w:r w:rsidR="00A40395">
        <w:rPr>
          <w:lang w:val="en-US"/>
        </w:rPr>
        <w:instrText>Daniel</w:instrText>
      </w:r>
      <w:r w:rsidR="00A40395" w:rsidRPr="00A40395">
        <w:instrText xml:space="preserve"> </w:instrText>
      </w:r>
      <w:r w:rsidR="00A40395">
        <w:rPr>
          <w:lang w:val="en-US"/>
        </w:rPr>
        <w:instrText>A</w:instrText>
      </w:r>
      <w:r w:rsidR="00A40395" w:rsidRPr="00A40395">
        <w:instrText>."},{"</w:instrText>
      </w:r>
      <w:r w:rsidR="00A40395">
        <w:rPr>
          <w:lang w:val="en-US"/>
        </w:rPr>
        <w:instrText>family</w:instrText>
      </w:r>
      <w:r w:rsidR="00A40395" w:rsidRPr="00A40395">
        <w:instrText>":"</w:instrText>
      </w:r>
      <w:r w:rsidR="00A40395">
        <w:rPr>
          <w:lang w:val="en-US"/>
        </w:rPr>
        <w:instrText>Mulvihill</w:instrText>
      </w:r>
      <w:r w:rsidR="00A40395" w:rsidRPr="00A40395">
        <w:instrText>","</w:instrText>
      </w:r>
      <w:r w:rsidR="00A40395">
        <w:rPr>
          <w:lang w:val="en-US"/>
        </w:rPr>
        <w:instrText>given</w:instrText>
      </w:r>
      <w:r w:rsidR="00A40395" w:rsidRPr="00A40395">
        <w:instrText>":"</w:instrText>
      </w:r>
      <w:r w:rsidR="00A40395">
        <w:rPr>
          <w:lang w:val="en-US"/>
        </w:rPr>
        <w:instrText>Daniel</w:instrText>
      </w:r>
      <w:r w:rsidR="00A40395" w:rsidRPr="00A40395">
        <w:instrText xml:space="preserve"> </w:instrText>
      </w:r>
      <w:r w:rsidR="00A40395">
        <w:rPr>
          <w:lang w:val="en-US"/>
        </w:rPr>
        <w:instrText>P</w:instrText>
      </w:r>
      <w:r w:rsidR="00A40395" w:rsidRPr="00A40395">
        <w:instrText>."},{"</w:instrText>
      </w:r>
      <w:r w:rsidR="00A40395">
        <w:rPr>
          <w:lang w:val="en-US"/>
        </w:rPr>
        <w:instrText>family</w:instrText>
      </w:r>
      <w:r w:rsidR="00A40395" w:rsidRPr="00A40395">
        <w:instrText>":"</w:instrText>
      </w:r>
      <w:r w:rsidR="00A40395">
        <w:rPr>
          <w:lang w:val="en-US"/>
        </w:rPr>
        <w:instrText>Todd</w:instrText>
      </w:r>
      <w:r w:rsidR="00A40395" w:rsidRPr="00A40395">
        <w:instrText>","</w:instrText>
      </w:r>
      <w:r w:rsidR="00A40395">
        <w:rPr>
          <w:lang w:val="en-US"/>
        </w:rPr>
        <w:instrText>given</w:instrText>
      </w:r>
      <w:r w:rsidR="00A40395" w:rsidRPr="00A40395">
        <w:instrText>":"</w:instrText>
      </w:r>
      <w:r w:rsidR="00A40395">
        <w:rPr>
          <w:lang w:val="en-US"/>
        </w:rPr>
        <w:instrText>Michael</w:instrText>
      </w:r>
      <w:r w:rsidR="00A40395" w:rsidRPr="00A40395">
        <w:instrText>"},{"</w:instrText>
      </w:r>
      <w:r w:rsidR="00A40395">
        <w:rPr>
          <w:lang w:val="en-US"/>
        </w:rPr>
        <w:instrText>family</w:instrText>
      </w:r>
      <w:r w:rsidR="00A40395" w:rsidRPr="00A40395">
        <w:instrText>":"</w:instrText>
      </w:r>
      <w:r w:rsidR="00A40395">
        <w:rPr>
          <w:lang w:val="en-US"/>
        </w:rPr>
        <w:instrText>Bruce</w:instrText>
      </w:r>
      <w:r w:rsidR="00A40395" w:rsidRPr="00A40395">
        <w:instrText>","</w:instrText>
      </w:r>
      <w:r w:rsidR="00A40395">
        <w:rPr>
          <w:lang w:val="en-US"/>
        </w:rPr>
        <w:instrText>given</w:instrText>
      </w:r>
      <w:r w:rsidR="00A40395" w:rsidRPr="00A40395">
        <w:instrText>":"</w:instrText>
      </w:r>
      <w:r w:rsidR="00A40395">
        <w:rPr>
          <w:lang w:val="en-US"/>
        </w:rPr>
        <w:instrText>Ian</w:instrText>
      </w:r>
      <w:r w:rsidR="00A40395" w:rsidRPr="00A40395">
        <w:instrText xml:space="preserve"> </w:instrText>
      </w:r>
      <w:r w:rsidR="00A40395">
        <w:rPr>
          <w:lang w:val="en-US"/>
        </w:rPr>
        <w:instrText>J</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11",11,15]]}}}],"</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1</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6EE7AC2D"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UOguzefx</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2\\</w:instrText>
      </w:r>
      <w:r w:rsidR="00A40395">
        <w:rPr>
          <w:lang w:val="en-US"/>
        </w:rPr>
        <w:instrText>nosupersub</w:instrText>
      </w:r>
      <w:r w:rsidR="00A40395" w:rsidRPr="00A40395">
        <w:instrText>{}","</w:instrText>
      </w:r>
      <w:r w:rsidR="00A40395">
        <w:rPr>
          <w:lang w:val="en-US"/>
        </w:rPr>
        <w:instrText>plainCitation</w:instrText>
      </w:r>
      <w:r w:rsidR="00A40395" w:rsidRPr="00A40395">
        <w:instrText>":"12","</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7,"</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w:instrText>
      </w:r>
      <w:r w:rsidR="00A40395">
        <w:rPr>
          <w:lang w:val="en-US"/>
        </w:rPr>
        <w:instrText>NWHDDD</w:instrText>
      </w:r>
      <w:r w:rsidR="00A40395" w:rsidRPr="00A40395">
        <w:instrText>8</w:instrText>
      </w:r>
      <w:r w:rsidR="00A40395">
        <w:rPr>
          <w:lang w:val="en-US"/>
        </w:rPr>
        <w:instrText>X</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17,"</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Journal</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Biomaterials</w:instrText>
      </w:r>
      <w:r w:rsidR="00A40395" w:rsidRPr="00A40395">
        <w:instrText xml:space="preserve"> </w:instrText>
      </w:r>
      <w:r w:rsidR="00A40395">
        <w:rPr>
          <w:lang w:val="en-US"/>
        </w:rPr>
        <w:instrText>Science</w:instrText>
      </w:r>
      <w:r w:rsidR="00A40395" w:rsidRPr="00A40395">
        <w:instrText xml:space="preserve">, </w:instrText>
      </w:r>
      <w:r w:rsidR="00A40395">
        <w:rPr>
          <w:lang w:val="en-US"/>
        </w:rPr>
        <w:instrText>Polymer</w:instrText>
      </w:r>
      <w:r w:rsidR="00A40395" w:rsidRPr="00A40395">
        <w:instrText xml:space="preserve"> </w:instrText>
      </w:r>
      <w:r w:rsidR="00A40395">
        <w:rPr>
          <w:lang w:val="en-US"/>
        </w:rPr>
        <w:instrText>Edition</w:instrText>
      </w:r>
      <w:r w:rsidR="00A40395" w:rsidRPr="00A40395">
        <w:instrText>","</w:instrText>
      </w:r>
      <w:r w:rsidR="00A40395">
        <w:rPr>
          <w:lang w:val="en-US"/>
        </w:rPr>
        <w:instrText>DOI</w:instrText>
      </w:r>
      <w:r w:rsidR="00A40395" w:rsidRPr="00A40395">
        <w:instrText>":"10.1163/156856207794761961","</w:instrText>
      </w:r>
      <w:r w:rsidR="00A40395">
        <w:rPr>
          <w:lang w:val="en-US"/>
        </w:rPr>
        <w:instrText>ISSN</w:instrText>
      </w:r>
      <w:r w:rsidR="00A40395" w:rsidRPr="00A40395">
        <w:instrText>":"0920-5063, 1568-5624","</w:instrText>
      </w:r>
      <w:r w:rsidR="00A40395">
        <w:rPr>
          <w:lang w:val="en-US"/>
        </w:rPr>
        <w:instrText>issue</w:instrText>
      </w:r>
      <w:r w:rsidR="00A40395" w:rsidRPr="00A40395">
        <w:instrText>":"12","</w:instrText>
      </w:r>
      <w:r w:rsidR="00A40395">
        <w:rPr>
          <w:lang w:val="en-US"/>
        </w:rPr>
        <w:instrText>journalAbbreviation</w:instrText>
      </w:r>
      <w:r w:rsidR="00A40395" w:rsidRPr="00A40395">
        <w:instrText>":"</w:instrText>
      </w:r>
      <w:r w:rsidR="00A40395">
        <w:rPr>
          <w:lang w:val="en-US"/>
        </w:rPr>
        <w:instrText>Journal</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Biomaterials</w:instrText>
      </w:r>
      <w:r w:rsidR="00A40395" w:rsidRPr="00A40395">
        <w:instrText xml:space="preserve"> </w:instrText>
      </w:r>
      <w:r w:rsidR="00A40395">
        <w:rPr>
          <w:lang w:val="en-US"/>
        </w:rPr>
        <w:instrText>Science</w:instrText>
      </w:r>
      <w:r w:rsidR="00A40395" w:rsidRPr="00A40395">
        <w:instrText xml:space="preserve">, </w:instrText>
      </w:r>
      <w:r w:rsidR="00A40395">
        <w:rPr>
          <w:lang w:val="en-US"/>
        </w:rPr>
        <w:instrText>Polymer</w:instrText>
      </w:r>
      <w:r w:rsidR="00A40395" w:rsidRPr="00A40395">
        <w:instrText xml:space="preserve"> </w:instrText>
      </w:r>
      <w:r w:rsidR="00A40395">
        <w:rPr>
          <w:lang w:val="en-US"/>
        </w:rPr>
        <w:instrText>Edition</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1527-1545","</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EDC</w:instrText>
      </w:r>
      <w:r w:rsidR="00A40395" w:rsidRPr="00A40395">
        <w:instrText>/</w:instrText>
      </w:r>
      <w:r w:rsidR="00A40395">
        <w:rPr>
          <w:lang w:val="en-US"/>
        </w:rPr>
        <w:instrText>NHS</w:instrText>
      </w:r>
      <w:r w:rsidR="00A40395" w:rsidRPr="00A40395">
        <w:instrText xml:space="preserve"> </w:instrText>
      </w:r>
      <w:r w:rsidR="00A40395">
        <w:rPr>
          <w:lang w:val="en-US"/>
        </w:rPr>
        <w:instrText>cross</w:instrText>
      </w:r>
      <w:r w:rsidR="00A40395" w:rsidRPr="00A40395">
        <w:instrText>-</w:instrText>
      </w:r>
      <w:r w:rsidR="00A40395">
        <w:rPr>
          <w:lang w:val="en-US"/>
        </w:rPr>
        <w:instrText>linked</w:instrText>
      </w:r>
      <w:r w:rsidR="00A40395" w:rsidRPr="00A40395">
        <w:instrText xml:space="preserve"> </w:instrText>
      </w:r>
      <w:r w:rsidR="00A40395">
        <w:rPr>
          <w:lang w:val="en-US"/>
        </w:rPr>
        <w:instrText>collagen</w:instrText>
      </w:r>
      <w:r w:rsidR="00A40395" w:rsidRPr="00A40395">
        <w:instrText xml:space="preserve"> </w:instrText>
      </w:r>
      <w:r w:rsidR="00A40395">
        <w:rPr>
          <w:lang w:val="en-US"/>
        </w:rPr>
        <w:instrText>foams</w:instrText>
      </w:r>
      <w:r w:rsidR="00A40395" w:rsidRPr="00A40395">
        <w:instrText xml:space="preserve"> </w:instrText>
      </w:r>
      <w:r w:rsidR="00A40395">
        <w:rPr>
          <w:lang w:val="en-US"/>
        </w:rPr>
        <w:instrText>as</w:instrText>
      </w:r>
      <w:r w:rsidR="00A40395" w:rsidRPr="00A40395">
        <w:instrText xml:space="preserve"> </w:instrText>
      </w:r>
      <w:r w:rsidR="00A40395">
        <w:rPr>
          <w:lang w:val="en-US"/>
        </w:rPr>
        <w:instrText>scaffolds</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artificial</w:instrText>
      </w:r>
      <w:r w:rsidR="00A40395" w:rsidRPr="00A40395">
        <w:instrText xml:space="preserve"> </w:instrText>
      </w:r>
      <w:r w:rsidR="00A40395">
        <w:rPr>
          <w:lang w:val="en-US"/>
        </w:rPr>
        <w:instrText>corneal</w:instrText>
      </w:r>
      <w:r w:rsidR="00A40395" w:rsidRPr="00A40395">
        <w:instrText xml:space="preserve"> </w:instrText>
      </w:r>
      <w:r w:rsidR="00A40395">
        <w:rPr>
          <w:lang w:val="en-US"/>
        </w:rPr>
        <w:instrText>stroma</w:instrText>
      </w:r>
      <w:r w:rsidR="00A40395" w:rsidRPr="00A40395">
        <w:instrText>","</w:instrText>
      </w:r>
      <w:r w:rsidR="00A40395">
        <w:rPr>
          <w:lang w:val="en-US"/>
        </w:rPr>
        <w:instrText>volume</w:instrText>
      </w:r>
      <w:r w:rsidR="00A40395" w:rsidRPr="00A40395">
        <w:instrText>":"18","</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Vrana</w:instrText>
      </w:r>
      <w:r w:rsidR="00A40395" w:rsidRPr="00A40395">
        <w:instrText>","</w:instrText>
      </w:r>
      <w:r w:rsidR="00A40395">
        <w:rPr>
          <w:lang w:val="en-US"/>
        </w:rPr>
        <w:instrText>given</w:instrText>
      </w:r>
      <w:r w:rsidR="00A40395" w:rsidRPr="00A40395">
        <w:instrText>":"</w:instrText>
      </w:r>
      <w:r w:rsidR="00A40395">
        <w:rPr>
          <w:lang w:val="en-US"/>
        </w:rPr>
        <w:instrText>N</w:instrText>
      </w:r>
      <w:r w:rsidR="00A40395" w:rsidRPr="00A40395">
        <w:instrText xml:space="preserve">. </w:instrText>
      </w:r>
      <w:r w:rsidR="00A40395">
        <w:rPr>
          <w:lang w:val="en-US"/>
        </w:rPr>
        <w:instrText>E</w:instrText>
      </w:r>
      <w:r w:rsidR="00A40395" w:rsidRPr="00A40395">
        <w:instrText>."},{"</w:instrText>
      </w:r>
      <w:r w:rsidR="00A40395">
        <w:rPr>
          <w:lang w:val="en-US"/>
        </w:rPr>
        <w:instrText>family</w:instrText>
      </w:r>
      <w:r w:rsidR="00A40395" w:rsidRPr="00A40395">
        <w:instrText>":"</w:instrText>
      </w:r>
      <w:r w:rsidR="00A40395">
        <w:rPr>
          <w:lang w:val="en-US"/>
        </w:rPr>
        <w:instrText>Builles</w:instrText>
      </w:r>
      <w:r w:rsidR="00A40395" w:rsidRPr="00A40395">
        <w:instrText>","</w:instrText>
      </w:r>
      <w:r w:rsidR="00A40395">
        <w:rPr>
          <w:lang w:val="en-US"/>
        </w:rPr>
        <w:instrText>given</w:instrText>
      </w:r>
      <w:r w:rsidR="00A40395" w:rsidRPr="00A40395">
        <w:instrText>":"</w:instrText>
      </w:r>
      <w:r w:rsidR="00A40395">
        <w:rPr>
          <w:lang w:val="en-US"/>
        </w:rPr>
        <w:instrText>N</w:instrText>
      </w:r>
      <w:r w:rsidR="00A40395" w:rsidRPr="00A40395">
        <w:instrText>."},{"</w:instrText>
      </w:r>
      <w:r w:rsidR="00A40395">
        <w:rPr>
          <w:lang w:val="en-US"/>
        </w:rPr>
        <w:instrText>family</w:instrText>
      </w:r>
      <w:r w:rsidR="00A40395" w:rsidRPr="00A40395">
        <w:instrText>":"</w:instrText>
      </w:r>
      <w:r w:rsidR="00A40395">
        <w:rPr>
          <w:lang w:val="en-US"/>
        </w:rPr>
        <w:instrText>Kocak</w:instrText>
      </w:r>
      <w:r w:rsidR="00A40395" w:rsidRPr="00A40395">
        <w:instrText>","</w:instrText>
      </w:r>
      <w:r w:rsidR="00A40395">
        <w:rPr>
          <w:lang w:val="en-US"/>
        </w:rPr>
        <w:instrText>given</w:instrText>
      </w:r>
      <w:r w:rsidR="00A40395" w:rsidRPr="00A40395">
        <w:instrText>":"</w:instrText>
      </w:r>
      <w:r w:rsidR="00A40395">
        <w:rPr>
          <w:lang w:val="en-US"/>
        </w:rPr>
        <w:instrText>H</w:instrText>
      </w:r>
      <w:r w:rsidR="00A40395" w:rsidRPr="00A40395">
        <w:instrText>."},{"</w:instrText>
      </w:r>
      <w:r w:rsidR="00A40395">
        <w:rPr>
          <w:lang w:val="en-US"/>
        </w:rPr>
        <w:instrText>family</w:instrText>
      </w:r>
      <w:r w:rsidR="00A40395" w:rsidRPr="00A40395">
        <w:instrText>":"</w:instrText>
      </w:r>
      <w:r w:rsidR="00A40395">
        <w:rPr>
          <w:lang w:val="en-US"/>
        </w:rPr>
        <w:instrText>Gulay</w:instrText>
      </w:r>
      <w:r w:rsidR="00A40395" w:rsidRPr="00A40395">
        <w:instrText>","</w:instrText>
      </w:r>
      <w:r w:rsidR="00A40395">
        <w:rPr>
          <w:lang w:val="en-US"/>
        </w:rPr>
        <w:instrText>given</w:instrText>
      </w:r>
      <w:r w:rsidR="00A40395" w:rsidRPr="00A40395">
        <w:instrText>":"</w:instrText>
      </w:r>
      <w:r w:rsidR="00A40395">
        <w:rPr>
          <w:lang w:val="en-US"/>
        </w:rPr>
        <w:instrText>P</w:instrText>
      </w:r>
      <w:r w:rsidR="00A40395" w:rsidRPr="00A40395">
        <w:instrText>."},{"</w:instrText>
      </w:r>
      <w:r w:rsidR="00A40395">
        <w:rPr>
          <w:lang w:val="en-US"/>
        </w:rPr>
        <w:instrText>family</w:instrText>
      </w:r>
      <w:r w:rsidR="00A40395" w:rsidRPr="00A40395">
        <w:instrText>":"</w:instrText>
      </w:r>
      <w:r w:rsidR="00A40395">
        <w:rPr>
          <w:lang w:val="en-US"/>
        </w:rPr>
        <w:instrText>Justin</w:instrText>
      </w:r>
      <w:r w:rsidR="00A40395" w:rsidRPr="00A40395">
        <w:instrText>","</w:instrText>
      </w:r>
      <w:r w:rsidR="00A40395">
        <w:rPr>
          <w:lang w:val="en-US"/>
        </w:rPr>
        <w:instrText>given</w:instrText>
      </w:r>
      <w:r w:rsidR="00A40395" w:rsidRPr="00A40395">
        <w:instrText>":"</w:instrText>
      </w:r>
      <w:r w:rsidR="00A40395">
        <w:rPr>
          <w:lang w:val="en-US"/>
        </w:rPr>
        <w:instrText>V</w:instrText>
      </w:r>
      <w:r w:rsidR="00A40395" w:rsidRPr="00A40395">
        <w:instrText>."},{"</w:instrText>
      </w:r>
      <w:r w:rsidR="00A40395">
        <w:rPr>
          <w:lang w:val="en-US"/>
        </w:rPr>
        <w:instrText>family</w:instrText>
      </w:r>
      <w:r w:rsidR="00A40395" w:rsidRPr="00A40395">
        <w:instrText>":"</w:instrText>
      </w:r>
      <w:r w:rsidR="00A40395">
        <w:rPr>
          <w:lang w:val="en-US"/>
        </w:rPr>
        <w:instrText>Malbouyres</w:instrText>
      </w:r>
      <w:r w:rsidR="00A40395" w:rsidRPr="00A40395">
        <w:instrText>","</w:instrText>
      </w:r>
      <w:r w:rsidR="00A40395">
        <w:rPr>
          <w:lang w:val="en-US"/>
        </w:rPr>
        <w:instrText>given</w:instrText>
      </w:r>
      <w:r w:rsidR="00A40395" w:rsidRPr="00A40395">
        <w:instrText>":"</w:instrText>
      </w:r>
      <w:r w:rsidR="00A40395">
        <w:rPr>
          <w:lang w:val="en-US"/>
        </w:rPr>
        <w:instrText>M</w:instrText>
      </w:r>
      <w:r w:rsidR="00A40395" w:rsidRPr="00A40395">
        <w:instrText>."},{"</w:instrText>
      </w:r>
      <w:r w:rsidR="00A40395">
        <w:rPr>
          <w:lang w:val="en-US"/>
        </w:rPr>
        <w:instrText>family</w:instrText>
      </w:r>
      <w:r w:rsidR="00A40395" w:rsidRPr="00A40395">
        <w:instrText>":"</w:instrText>
      </w:r>
      <w:r w:rsidR="00A40395">
        <w:rPr>
          <w:lang w:val="en-US"/>
        </w:rPr>
        <w:instrText>Ruggiero</w:instrText>
      </w:r>
      <w:r w:rsidR="00A40395" w:rsidRPr="00A40395">
        <w:instrText>","</w:instrText>
      </w:r>
      <w:r w:rsidR="00A40395">
        <w:rPr>
          <w:lang w:val="en-US"/>
        </w:rPr>
        <w:instrText>given</w:instrText>
      </w:r>
      <w:r w:rsidR="00A40395" w:rsidRPr="00A40395">
        <w:instrText>":"</w:instrText>
      </w:r>
      <w:r w:rsidR="00A40395">
        <w:rPr>
          <w:lang w:val="en-US"/>
        </w:rPr>
        <w:instrText>F</w:instrText>
      </w:r>
      <w:r w:rsidR="00A40395" w:rsidRPr="00A40395">
        <w:instrText>."},{"</w:instrText>
      </w:r>
      <w:r w:rsidR="00A40395">
        <w:rPr>
          <w:lang w:val="en-US"/>
        </w:rPr>
        <w:instrText>family</w:instrText>
      </w:r>
      <w:r w:rsidR="00A40395" w:rsidRPr="00A40395">
        <w:instrText>":"</w:instrText>
      </w:r>
      <w:r w:rsidR="00A40395">
        <w:rPr>
          <w:lang w:val="en-US"/>
        </w:rPr>
        <w:instrText>Damour</w:instrText>
      </w:r>
      <w:r w:rsidR="00A40395" w:rsidRPr="00A40395">
        <w:instrText>","</w:instrText>
      </w:r>
      <w:r w:rsidR="00A40395">
        <w:rPr>
          <w:lang w:val="en-US"/>
        </w:rPr>
        <w:instrText>given</w:instrText>
      </w:r>
      <w:r w:rsidR="00A40395" w:rsidRPr="00A40395">
        <w:instrText>":"</w:instrText>
      </w:r>
      <w:r w:rsidR="00A40395">
        <w:rPr>
          <w:lang w:val="en-US"/>
        </w:rPr>
        <w:instrText>O</w:instrText>
      </w:r>
      <w:r w:rsidR="00A40395" w:rsidRPr="00A40395">
        <w:instrText>."},{"</w:instrText>
      </w:r>
      <w:r w:rsidR="00A40395">
        <w:rPr>
          <w:lang w:val="en-US"/>
        </w:rPr>
        <w:instrText>family</w:instrText>
      </w:r>
      <w:r w:rsidR="00A40395" w:rsidRPr="00A40395">
        <w:instrText>":"</w:instrText>
      </w:r>
      <w:r w:rsidR="00A40395">
        <w:rPr>
          <w:lang w:val="en-US"/>
        </w:rPr>
        <w:instrText>Hasirci</w:instrText>
      </w:r>
      <w:r w:rsidR="00A40395" w:rsidRPr="00A40395">
        <w:instrText>","</w:instrText>
      </w:r>
      <w:r w:rsidR="00A40395">
        <w:rPr>
          <w:lang w:val="en-US"/>
        </w:rPr>
        <w:instrText>given</w:instrText>
      </w:r>
      <w:r w:rsidR="00A40395" w:rsidRPr="00A40395">
        <w:instrText>":"</w:instrText>
      </w:r>
      <w:r w:rsidR="00A40395">
        <w:rPr>
          <w:lang w:val="en-US"/>
        </w:rPr>
        <w:instrText>V</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07",1,1]]}}}],"</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2</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sOrkJhRY</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3\\</w:instrText>
      </w:r>
      <w:r w:rsidR="00A40395">
        <w:rPr>
          <w:lang w:val="en-US"/>
        </w:rPr>
        <w:instrText>nosupersub</w:instrText>
      </w:r>
      <w:r w:rsidR="00A40395" w:rsidRPr="00A40395">
        <w:instrText>{}","</w:instrText>
      </w:r>
      <w:r w:rsidR="00A40395">
        <w:rPr>
          <w:lang w:val="en-US"/>
        </w:rPr>
        <w:instrText>plainCitation</w:instrText>
      </w:r>
      <w:r w:rsidR="00A40395" w:rsidRPr="00A40395">
        <w:instrText>":"13","</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8,"</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9</w:instrText>
      </w:r>
      <w:r w:rsidR="00A40395">
        <w:rPr>
          <w:lang w:val="en-US"/>
        </w:rPr>
        <w:instrText>BL</w:instrText>
      </w:r>
      <w:r w:rsidR="00A40395" w:rsidRPr="00A40395">
        <w:instrText>6</w:instrText>
      </w:r>
      <w:r w:rsidR="00A40395">
        <w:rPr>
          <w:lang w:val="en-US"/>
        </w:rPr>
        <w:instrText>IXC</w:instrText>
      </w:r>
      <w:r w:rsidR="00A40395" w:rsidRPr="00A40395">
        <w:instrText>6"],"</w:instrText>
      </w:r>
      <w:r w:rsidR="00A40395">
        <w:rPr>
          <w:lang w:val="en-US"/>
        </w:rPr>
        <w:instrText>itemData</w:instrText>
      </w:r>
      <w:r w:rsidR="00A40395" w:rsidRPr="00A40395">
        <w:instrText>":{"</w:instrText>
      </w:r>
      <w:r w:rsidR="00A40395">
        <w:rPr>
          <w:lang w:val="en-US"/>
        </w:rPr>
        <w:instrText>id</w:instrText>
      </w:r>
      <w:r w:rsidR="00A40395" w:rsidRPr="00A40395">
        <w:instrText>":5318,"</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Advanced</w:instrText>
      </w:r>
      <w:r w:rsidR="00A40395" w:rsidRPr="00A40395">
        <w:instrText xml:space="preserve"> </w:instrText>
      </w:r>
      <w:r w:rsidR="00A40395">
        <w:rPr>
          <w:lang w:val="en-US"/>
        </w:rPr>
        <w:instrText>Science</w:instrText>
      </w:r>
      <w:r w:rsidR="00A40395" w:rsidRPr="00A40395">
        <w:instrText>","</w:instrText>
      </w:r>
      <w:r w:rsidR="00A40395">
        <w:rPr>
          <w:lang w:val="en-US"/>
        </w:rPr>
        <w:instrText>DOI</w:instrText>
      </w:r>
      <w:r w:rsidR="00A40395" w:rsidRPr="00A40395">
        <w:instrText>":"10.1002/</w:instrText>
      </w:r>
      <w:r w:rsidR="00A40395">
        <w:rPr>
          <w:lang w:val="en-US"/>
        </w:rPr>
        <w:instrText>advs</w:instrText>
      </w:r>
      <w:r w:rsidR="00A40395" w:rsidRPr="00A40395">
        <w:instrText>.202102557","</w:instrText>
      </w:r>
      <w:r w:rsidR="00A40395">
        <w:rPr>
          <w:lang w:val="en-US"/>
        </w:rPr>
        <w:instrText>ISSN</w:instrText>
      </w:r>
      <w:r w:rsidR="00A40395" w:rsidRPr="00A40395">
        <w:instrText>":"2198-3844, 2198-3844","</w:instrText>
      </w:r>
      <w:r w:rsidR="00A40395">
        <w:rPr>
          <w:lang w:val="en-US"/>
        </w:rPr>
        <w:instrText>issue</w:instrText>
      </w:r>
      <w:r w:rsidR="00A40395" w:rsidRPr="00A40395">
        <w:instrText>":"5","</w:instrText>
      </w:r>
      <w:r w:rsidR="00A40395">
        <w:rPr>
          <w:lang w:val="en-US"/>
        </w:rPr>
        <w:instrText>journalAbbreviation</w:instrText>
      </w:r>
      <w:r w:rsidR="00A40395" w:rsidRPr="00A40395">
        <w:instrText>":"</w:instrText>
      </w:r>
      <w:r w:rsidR="00A40395">
        <w:rPr>
          <w:lang w:val="en-US"/>
        </w:rPr>
        <w:instrText>Advanced</w:instrText>
      </w:r>
      <w:r w:rsidR="00A40395" w:rsidRPr="00A40395">
        <w:instrText xml:space="preserve"> </w:instrText>
      </w:r>
      <w:r w:rsidR="00A40395">
        <w:rPr>
          <w:lang w:val="en-US"/>
        </w:rPr>
        <w:instrText>Science</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2102557","</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A</w:instrText>
      </w:r>
      <w:r w:rsidR="00A40395" w:rsidRPr="00A40395">
        <w:instrText xml:space="preserve"> </w:instrText>
      </w:r>
      <w:r w:rsidR="00A40395">
        <w:rPr>
          <w:lang w:val="en-US"/>
        </w:rPr>
        <w:instrText>General</w:instrText>
      </w:r>
      <w:r w:rsidR="00A40395" w:rsidRPr="00A40395">
        <w:instrText xml:space="preserve"> </w:instrText>
      </w:r>
      <w:r w:rsidR="00A40395">
        <w:rPr>
          <w:lang w:val="en-US"/>
        </w:rPr>
        <w:instrText>Protein</w:instrText>
      </w:r>
      <w:r w:rsidR="00A40395" w:rsidRPr="00A40395">
        <w:instrText xml:space="preserve"> </w:instrText>
      </w:r>
      <w:r w:rsidR="00A40395">
        <w:rPr>
          <w:lang w:val="en-US"/>
        </w:rPr>
        <w:instrText>Unfolding</w:instrText>
      </w:r>
      <w:r w:rsidR="00A40395" w:rsidRPr="00A40395">
        <w:instrText>‐</w:instrText>
      </w:r>
      <w:r w:rsidR="00A40395">
        <w:rPr>
          <w:lang w:val="en-US"/>
        </w:rPr>
        <w:instrText>Chemical</w:instrText>
      </w:r>
      <w:r w:rsidR="00A40395" w:rsidRPr="00A40395">
        <w:instrText xml:space="preserve"> </w:instrText>
      </w:r>
      <w:r w:rsidR="00A40395">
        <w:rPr>
          <w:lang w:val="en-US"/>
        </w:rPr>
        <w:instrText>Coupling</w:instrText>
      </w:r>
      <w:r w:rsidR="00A40395" w:rsidRPr="00A40395">
        <w:instrText xml:space="preserve"> </w:instrText>
      </w:r>
      <w:r w:rsidR="00A40395">
        <w:rPr>
          <w:lang w:val="en-US"/>
        </w:rPr>
        <w:instrText>Strategy</w:instrText>
      </w:r>
      <w:r w:rsidR="00A40395" w:rsidRPr="00A40395">
        <w:instrText xml:space="preserve"> </w:instrText>
      </w:r>
      <w:r w:rsidR="00A40395">
        <w:rPr>
          <w:lang w:val="en-US"/>
        </w:rPr>
        <w:instrText>for</w:instrText>
      </w:r>
      <w:r w:rsidR="00A40395" w:rsidRPr="00A40395">
        <w:instrText xml:space="preserve"> </w:instrText>
      </w:r>
      <w:r w:rsidR="00A40395">
        <w:rPr>
          <w:lang w:val="en-US"/>
        </w:rPr>
        <w:instrText>Pure</w:instrText>
      </w:r>
      <w:r w:rsidR="00A40395" w:rsidRPr="00A40395">
        <w:instrText xml:space="preserve"> </w:instrText>
      </w:r>
      <w:r w:rsidR="00A40395">
        <w:rPr>
          <w:lang w:val="en-US"/>
        </w:rPr>
        <w:instrText>Protein</w:instrText>
      </w:r>
      <w:r w:rsidR="00A40395" w:rsidRPr="00A40395">
        <w:instrText xml:space="preserve"> </w:instrText>
      </w:r>
      <w:r w:rsidR="00A40395">
        <w:rPr>
          <w:lang w:val="en-US"/>
        </w:rPr>
        <w:instrText>Hydrogels</w:instrText>
      </w:r>
      <w:r w:rsidR="00A40395" w:rsidRPr="00A40395">
        <w:instrText xml:space="preserve"> </w:instrText>
      </w:r>
      <w:r w:rsidR="00A40395">
        <w:rPr>
          <w:lang w:val="en-US"/>
        </w:rPr>
        <w:instrText>with</w:instrText>
      </w:r>
      <w:r w:rsidR="00A40395" w:rsidRPr="00A40395">
        <w:instrText xml:space="preserve"> </w:instrText>
      </w:r>
      <w:r w:rsidR="00A40395">
        <w:rPr>
          <w:lang w:val="en-US"/>
        </w:rPr>
        <w:instrText>Mechanically</w:instrText>
      </w:r>
      <w:r w:rsidR="00A40395" w:rsidRPr="00A40395">
        <w:instrText xml:space="preserve"> </w:instrText>
      </w:r>
      <w:r w:rsidR="00A40395">
        <w:rPr>
          <w:lang w:val="en-US"/>
        </w:rPr>
        <w:instrText>Strong</w:instrText>
      </w:r>
      <w:r w:rsidR="00A40395" w:rsidRPr="00A40395">
        <w:instrText xml:space="preserve"> </w:instrText>
      </w:r>
      <w:r w:rsidR="00A40395">
        <w:rPr>
          <w:lang w:val="en-US"/>
        </w:rPr>
        <w:instrText>and</w:instrText>
      </w:r>
      <w:r w:rsidR="00A40395" w:rsidRPr="00A40395">
        <w:instrText xml:space="preserve"> </w:instrText>
      </w:r>
      <w:r w:rsidR="00A40395">
        <w:rPr>
          <w:lang w:val="en-US"/>
        </w:rPr>
        <w:instrText>Multifunctional</w:instrText>
      </w:r>
      <w:r w:rsidR="00A40395" w:rsidRPr="00A40395">
        <w:instrText xml:space="preserve"> </w:instrText>
      </w:r>
      <w:r w:rsidR="00A40395">
        <w:rPr>
          <w:lang w:val="en-US"/>
        </w:rPr>
        <w:instrText>Properties</w:instrText>
      </w:r>
      <w:r w:rsidR="00A40395" w:rsidRPr="00A40395">
        <w:instrText>","</w:instrText>
      </w:r>
      <w:r w:rsidR="00A40395">
        <w:rPr>
          <w:lang w:val="en-US"/>
        </w:rPr>
        <w:instrText>volume</w:instrText>
      </w:r>
      <w:r w:rsidR="00A40395" w:rsidRPr="00A40395">
        <w:instrText>":"9","</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Tang</w:instrText>
      </w:r>
      <w:r w:rsidR="00A40395" w:rsidRPr="00A40395">
        <w:instrText>","</w:instrText>
      </w:r>
      <w:r w:rsidR="00A40395">
        <w:rPr>
          <w:lang w:val="en-US"/>
        </w:rPr>
        <w:instrText>given</w:instrText>
      </w:r>
      <w:r w:rsidR="00A40395" w:rsidRPr="00A40395">
        <w:instrText>":"</w:instrText>
      </w:r>
      <w:r w:rsidR="00A40395">
        <w:rPr>
          <w:lang w:val="en-US"/>
        </w:rPr>
        <w:instrText>Ziqing</w:instrText>
      </w:r>
      <w:r w:rsidR="00A40395" w:rsidRPr="00A40395">
        <w:instrText>"},{"</w:instrText>
      </w:r>
      <w:r w:rsidR="00A40395">
        <w:rPr>
          <w:lang w:val="en-US"/>
        </w:rPr>
        <w:instrText>family</w:instrText>
      </w:r>
      <w:r w:rsidR="00A40395" w:rsidRPr="00A40395">
        <w:instrText>":"</w:instrText>
      </w:r>
      <w:r w:rsidR="00A40395">
        <w:rPr>
          <w:lang w:val="en-US"/>
        </w:rPr>
        <w:instrText>He</w:instrText>
      </w:r>
      <w:r w:rsidR="00A40395" w:rsidRPr="00A40395">
        <w:instrText>","</w:instrText>
      </w:r>
      <w:r w:rsidR="00A40395">
        <w:rPr>
          <w:lang w:val="en-US"/>
        </w:rPr>
        <w:instrText>given</w:instrText>
      </w:r>
      <w:r w:rsidR="00A40395" w:rsidRPr="00A40395">
        <w:instrText>":"</w:instrText>
      </w:r>
      <w:r w:rsidR="00A40395">
        <w:rPr>
          <w:lang w:val="en-US"/>
        </w:rPr>
        <w:instrText>Huacheng</w:instrText>
      </w:r>
      <w:r w:rsidR="00A40395" w:rsidRPr="00A40395">
        <w:instrText>"},{"</w:instrText>
      </w:r>
      <w:r w:rsidR="00A40395">
        <w:rPr>
          <w:lang w:val="en-US"/>
        </w:rPr>
        <w:instrText>family</w:instrText>
      </w:r>
      <w:r w:rsidR="00A40395" w:rsidRPr="00A40395">
        <w:instrText>":"</w:instrText>
      </w:r>
      <w:r w:rsidR="00A40395">
        <w:rPr>
          <w:lang w:val="en-US"/>
        </w:rPr>
        <w:instrText>Zhu</w:instrText>
      </w:r>
      <w:r w:rsidR="00A40395" w:rsidRPr="00A40395">
        <w:instrText>","</w:instrText>
      </w:r>
      <w:r w:rsidR="00A40395">
        <w:rPr>
          <w:lang w:val="en-US"/>
        </w:rPr>
        <w:instrText>given</w:instrText>
      </w:r>
      <w:r w:rsidR="00A40395" w:rsidRPr="00A40395">
        <w:instrText>":"</w:instrText>
      </w:r>
      <w:r w:rsidR="00A40395">
        <w:rPr>
          <w:lang w:val="en-US"/>
        </w:rPr>
        <w:instrText>Lin</w:instrText>
      </w:r>
      <w:r w:rsidR="00A40395" w:rsidRPr="00A40395">
        <w:instrText>"},{"</w:instrText>
      </w:r>
      <w:r w:rsidR="00A40395">
        <w:rPr>
          <w:lang w:val="en-US"/>
        </w:rPr>
        <w:instrText>family</w:instrText>
      </w:r>
      <w:r w:rsidR="00A40395" w:rsidRPr="00A40395">
        <w:instrText>":"</w:instrText>
      </w:r>
      <w:r w:rsidR="00A40395">
        <w:rPr>
          <w:lang w:val="en-US"/>
        </w:rPr>
        <w:instrText>Liu</w:instrText>
      </w:r>
      <w:r w:rsidR="00A40395" w:rsidRPr="00A40395">
        <w:instrText>","</w:instrText>
      </w:r>
      <w:r w:rsidR="00A40395">
        <w:rPr>
          <w:lang w:val="en-US"/>
        </w:rPr>
        <w:instrText>given</w:instrText>
      </w:r>
      <w:r w:rsidR="00A40395" w:rsidRPr="00A40395">
        <w:instrText>":"</w:instrText>
      </w:r>
      <w:r w:rsidR="00A40395">
        <w:rPr>
          <w:lang w:val="en-US"/>
        </w:rPr>
        <w:instrText>Zhuangzhuang</w:instrText>
      </w:r>
      <w:r w:rsidR="00A40395" w:rsidRPr="00A40395">
        <w:instrText>"},{"</w:instrText>
      </w:r>
      <w:r w:rsidR="00A40395">
        <w:rPr>
          <w:lang w:val="en-US"/>
        </w:rPr>
        <w:instrText>family</w:instrText>
      </w:r>
      <w:r w:rsidR="00A40395" w:rsidRPr="00A40395">
        <w:instrText>":"</w:instrText>
      </w:r>
      <w:r w:rsidR="00A40395">
        <w:rPr>
          <w:lang w:val="en-US"/>
        </w:rPr>
        <w:instrText>Yang</w:instrText>
      </w:r>
      <w:r w:rsidR="00A40395" w:rsidRPr="00A40395">
        <w:instrText>","</w:instrText>
      </w:r>
      <w:r w:rsidR="00A40395">
        <w:rPr>
          <w:lang w:val="en-US"/>
        </w:rPr>
        <w:instrText>given</w:instrText>
      </w:r>
      <w:r w:rsidR="00A40395" w:rsidRPr="00A40395">
        <w:instrText>":"</w:instrText>
      </w:r>
      <w:r w:rsidR="00A40395">
        <w:rPr>
          <w:lang w:val="en-US"/>
        </w:rPr>
        <w:instrText>Jia</w:instrText>
      </w:r>
      <w:r w:rsidR="00A40395" w:rsidRPr="00A40395">
        <w:instrText>"},{"</w:instrText>
      </w:r>
      <w:r w:rsidR="00A40395">
        <w:rPr>
          <w:lang w:val="en-US"/>
        </w:rPr>
        <w:instrText>family</w:instrText>
      </w:r>
      <w:r w:rsidR="00A40395" w:rsidRPr="00A40395">
        <w:instrText>":"</w:instrText>
      </w:r>
      <w:r w:rsidR="00A40395">
        <w:rPr>
          <w:lang w:val="en-US"/>
        </w:rPr>
        <w:instrText>Qin</w:instrText>
      </w:r>
      <w:r w:rsidR="00A40395" w:rsidRPr="00A40395">
        <w:instrText>","</w:instrText>
      </w:r>
      <w:r w:rsidR="00A40395">
        <w:rPr>
          <w:lang w:val="en-US"/>
        </w:rPr>
        <w:instrText>given</w:instrText>
      </w:r>
      <w:r w:rsidR="00A40395" w:rsidRPr="00A40395">
        <w:instrText>":"</w:instrText>
      </w:r>
      <w:r w:rsidR="00A40395">
        <w:rPr>
          <w:lang w:val="en-US"/>
        </w:rPr>
        <w:instrText>Gang</w:instrText>
      </w:r>
      <w:r w:rsidR="00A40395" w:rsidRPr="00A40395">
        <w:instrText>"},{"</w:instrText>
      </w:r>
      <w:r w:rsidR="00A40395">
        <w:rPr>
          <w:lang w:val="en-US"/>
        </w:rPr>
        <w:instrText>family</w:instrText>
      </w:r>
      <w:r w:rsidR="00A40395" w:rsidRPr="00A40395">
        <w:instrText>":"</w:instrText>
      </w:r>
      <w:r w:rsidR="00A40395">
        <w:rPr>
          <w:lang w:val="en-US"/>
        </w:rPr>
        <w:instrText>Wu</w:instrText>
      </w:r>
      <w:r w:rsidR="00A40395" w:rsidRPr="00A40395">
        <w:instrText>","</w:instrText>
      </w:r>
      <w:r w:rsidR="00A40395">
        <w:rPr>
          <w:lang w:val="en-US"/>
        </w:rPr>
        <w:instrText>given</w:instrText>
      </w:r>
      <w:r w:rsidR="00A40395" w:rsidRPr="00A40395">
        <w:instrText>":"</w:instrText>
      </w:r>
      <w:r w:rsidR="00A40395">
        <w:rPr>
          <w:lang w:val="en-US"/>
        </w:rPr>
        <w:instrText>Jiang</w:instrText>
      </w:r>
      <w:r w:rsidR="00A40395" w:rsidRPr="00A40395">
        <w:instrText>"},{"</w:instrText>
      </w:r>
      <w:r w:rsidR="00A40395">
        <w:rPr>
          <w:lang w:val="en-US"/>
        </w:rPr>
        <w:instrText>family</w:instrText>
      </w:r>
      <w:r w:rsidR="00A40395" w:rsidRPr="00A40395">
        <w:instrText>":"</w:instrText>
      </w:r>
      <w:r w:rsidR="00A40395">
        <w:rPr>
          <w:lang w:val="en-US"/>
        </w:rPr>
        <w:instrText>Tang</w:instrText>
      </w:r>
      <w:r w:rsidR="00A40395" w:rsidRPr="00A40395">
        <w:instrText>","</w:instrText>
      </w:r>
      <w:r w:rsidR="00A40395">
        <w:rPr>
          <w:lang w:val="en-US"/>
        </w:rPr>
        <w:instrText>given</w:instrText>
      </w:r>
      <w:r w:rsidR="00A40395" w:rsidRPr="00A40395">
        <w:instrText>":"</w:instrText>
      </w:r>
      <w:r w:rsidR="00A40395">
        <w:rPr>
          <w:lang w:val="en-US"/>
        </w:rPr>
        <w:instrText>Yijing</w:instrText>
      </w:r>
      <w:r w:rsidR="00A40395" w:rsidRPr="00A40395">
        <w:instrText>"},{"</w:instrText>
      </w:r>
      <w:r w:rsidR="00A40395">
        <w:rPr>
          <w:lang w:val="en-US"/>
        </w:rPr>
        <w:instrText>family</w:instrText>
      </w:r>
      <w:r w:rsidR="00A40395" w:rsidRPr="00A40395">
        <w:instrText>":"</w:instrText>
      </w:r>
      <w:r w:rsidR="00A40395">
        <w:rPr>
          <w:lang w:val="en-US"/>
        </w:rPr>
        <w:instrText>Zhang</w:instrText>
      </w:r>
      <w:r w:rsidR="00A40395" w:rsidRPr="00A40395">
        <w:instrText>","</w:instrText>
      </w:r>
      <w:r w:rsidR="00A40395">
        <w:rPr>
          <w:lang w:val="en-US"/>
        </w:rPr>
        <w:instrText>given</w:instrText>
      </w:r>
      <w:r w:rsidR="00A40395" w:rsidRPr="00A40395">
        <w:instrText>":"</w:instrText>
      </w:r>
      <w:r w:rsidR="00A40395">
        <w:rPr>
          <w:lang w:val="en-US"/>
        </w:rPr>
        <w:instrText>Dong</w:instrText>
      </w:r>
      <w:r w:rsidR="00A40395" w:rsidRPr="00A40395">
        <w:instrText>"},{"</w:instrText>
      </w:r>
      <w:r w:rsidR="00A40395">
        <w:rPr>
          <w:lang w:val="en-US"/>
        </w:rPr>
        <w:instrText>family</w:instrText>
      </w:r>
      <w:r w:rsidR="00A40395" w:rsidRPr="00A40395">
        <w:instrText>":"</w:instrText>
      </w:r>
      <w:r w:rsidR="00A40395">
        <w:rPr>
          <w:lang w:val="en-US"/>
        </w:rPr>
        <w:instrText>Chen</w:instrText>
      </w:r>
      <w:r w:rsidR="00A40395" w:rsidRPr="00A40395">
        <w:instrText>","</w:instrText>
      </w:r>
      <w:r w:rsidR="00A40395">
        <w:rPr>
          <w:lang w:val="en-US"/>
        </w:rPr>
        <w:instrText>given</w:instrText>
      </w:r>
      <w:r w:rsidR="00A40395" w:rsidRPr="00A40395">
        <w:instrText>":"</w:instrText>
      </w:r>
      <w:r w:rsidR="00A40395">
        <w:rPr>
          <w:lang w:val="en-US"/>
        </w:rPr>
        <w:instrText>Qiang</w:instrText>
      </w:r>
      <w:r w:rsidR="00A40395" w:rsidRPr="00A40395">
        <w:instrText>"},{"</w:instrText>
      </w:r>
      <w:r w:rsidR="00A40395">
        <w:rPr>
          <w:lang w:val="en-US"/>
        </w:rPr>
        <w:instrText>family</w:instrText>
      </w:r>
      <w:r w:rsidR="00A40395" w:rsidRPr="00A40395">
        <w:instrText>":"</w:instrText>
      </w:r>
      <w:r w:rsidR="00A40395">
        <w:rPr>
          <w:lang w:val="en-US"/>
        </w:rPr>
        <w:instrText>Zheng</w:instrText>
      </w:r>
      <w:r w:rsidR="00A40395" w:rsidRPr="00A40395">
        <w:instrText>","</w:instrText>
      </w:r>
      <w:r w:rsidR="00A40395">
        <w:rPr>
          <w:lang w:val="en-US"/>
        </w:rPr>
        <w:instrText>given</w:instrText>
      </w:r>
      <w:r w:rsidR="00A40395" w:rsidRPr="00A40395">
        <w:instrText>":"</w:instrText>
      </w:r>
      <w:r w:rsidR="00A40395">
        <w:rPr>
          <w:lang w:val="en-US"/>
        </w:rPr>
        <w:instrText>Jie</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22",2]]}}}],"</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3</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6"/>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w:t>
      </w:r>
      <w:proofErr w:type="spellStart"/>
      <w:r>
        <w:t>глутарового</w:t>
      </w:r>
      <w:proofErr w:type="spellEnd"/>
      <w:r>
        <w:t xml:space="preserve">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7"/>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38"/>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9"/>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0"/>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1"/>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2"/>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3"/>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4"/>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5"/>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6"/>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7"/>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8"/>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9"/>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0"/>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1"/>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2"/>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3"/>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4"/>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5"/>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7"/>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8"/>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77777777" w:rsidR="00723ED7" w:rsidRDefault="00000000">
      <w:pPr>
        <w:ind w:firstLine="708"/>
      </w:pPr>
      <w:r>
        <w:t xml:space="preserve">Белок, из которого сделана мембрана, обладает </w:t>
      </w:r>
      <w:proofErr w:type="spellStart"/>
      <w:r>
        <w:t>автофлуоресценцией</w:t>
      </w:r>
      <w:proofErr w:type="spellEnd"/>
      <w:r>
        <w:t xml:space="preserve"> </w:t>
      </w:r>
      <w:r>
        <w:rPr>
          <w:highlight w:val="yellow"/>
        </w:rPr>
        <w:t>[КАК УПОМИНАЛОСЬ В РАЗДЕЛЕ ПРО МЕМБРАНЫ]</w:t>
      </w:r>
      <w:r>
        <w:t xml:space="preserve"> достаточной для того, чтобы при </w:t>
      </w:r>
      <w:r>
        <w:lastRenderedPageBreak/>
        <w:t>возбуждении от 405 получить изображения достаточные для 3d реконструкции их макрорельефа.</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9"/>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0"/>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1"/>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00C9F40" w:rsidR="00A9706A" w:rsidRDefault="00A9706A" w:rsidP="00A9706A">
      <w:pPr>
        <w:pStyle w:val="a4"/>
        <w:jc w:val="left"/>
      </w:pPr>
      <w:r>
        <w:t xml:space="preserve">Рисунок  </w:t>
      </w:r>
      <w:fldSimple w:instr=" SEQ Рисунок_ \* ARABIC ">
        <w:r w:rsidR="0073337A">
          <w:rPr>
            <w:noProof/>
          </w:rPr>
          <w:t>7</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5349C649"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так 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627BF14D" w:rsidR="006B65AE" w:rsidRPr="00AD46EB" w:rsidRDefault="00761EFA" w:rsidP="00761EFA">
      <w:pPr>
        <w:pStyle w:val="a4"/>
      </w:pPr>
      <w:r>
        <w:t xml:space="preserve">Рисунок  </w:t>
      </w:r>
      <w:fldSimple w:instr=" SEQ Рисунок_ \* ARABIC ">
        <w:r w:rsidR="0073337A">
          <w:rPr>
            <w:noProof/>
          </w:rPr>
          <w:t>8</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7D26A7A8"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в последствии </w:t>
      </w:r>
      <w:r w:rsidR="007D7DC4">
        <w:lastRenderedPageBreak/>
        <w:t>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70B0286F" w:rsidR="00481213" w:rsidRPr="00481213" w:rsidRDefault="00481213" w:rsidP="00481213">
      <w:pPr>
        <w:pStyle w:val="a4"/>
        <w:jc w:val="left"/>
      </w:pPr>
      <w:r>
        <w:t xml:space="preserve">Рисунок  </w:t>
      </w:r>
      <w:fldSimple w:instr=" SEQ Рисунок_ \* ARABIC ">
        <w:r w:rsidR="0073337A">
          <w:rPr>
            <w:noProof/>
          </w:rPr>
          <w:t>9</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5"/>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66"/>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7"/>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lastRenderedPageBreak/>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108E3E10"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A40395">
        <w:instrText xml:space="preserve"> ADDIN ZOTERO_ITEM CSL_CITATION {"citationID":"s9ihrr4R","properties":{"formattedCitation":"\\super 14\\nosupersub{}","plainCitation":"14","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A40395" w:rsidRPr="00A40395">
        <w:rPr>
          <w:vertAlign w:val="superscript"/>
        </w:rPr>
        <w:t>14</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3FC69A44"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A40395">
        <w:instrText xml:space="preserve"> ADDIN ZOTERO_ITEM CSL_CITATION {"citationID":"EzB7i22f","properties":{"formattedCitation":"\\super 15\\nosupersub{}","plainCitation":"15","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A40395" w:rsidRPr="00A40395">
        <w:rPr>
          <w:vertAlign w:val="superscript"/>
        </w:rPr>
        <w:t>15</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681E10C" w14:textId="2573AAD4" w:rsidR="00884913" w:rsidRPr="00EE4798" w:rsidRDefault="008E7CB2" w:rsidP="008E7CB2">
      <w:pPr>
        <w:pStyle w:val="a4"/>
        <w:jc w:val="left"/>
      </w:pPr>
      <w:r>
        <w:t xml:space="preserve">Рисунок  </w:t>
      </w:r>
      <w:fldSimple w:instr=" SEQ Рисунок_ \* ARABIC ">
        <w:r w:rsidR="0073337A">
          <w:rPr>
            <w:noProof/>
          </w:rPr>
          <w:t>10</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4C6FD93" w14:textId="706FC266" w:rsidR="00712061" w:rsidRPr="00712061" w:rsidRDefault="00712061" w:rsidP="00712061">
      <w:pPr>
        <w:pStyle w:val="a4"/>
        <w:jc w:val="left"/>
      </w:pPr>
      <w:r>
        <w:t xml:space="preserve">Рисунок  </w:t>
      </w:r>
      <w:fldSimple w:instr=" SEQ Рисунок_ \* ARABIC ">
        <w:r w:rsidR="0073337A">
          <w:rPr>
            <w:noProof/>
          </w:rPr>
          <w:t>11</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22C28FCA"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A40395">
        <w:instrText xml:space="preserve"> ADDIN ZOTERO_ITEM CSL_CITATION {"citationID":"dgyyOPWH","properties":{"formattedCitation":"\\super 16\\nosupersub{}","plainCitation":"16","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A40395" w:rsidRPr="00A40395">
        <w:rPr>
          <w:vertAlign w:val="superscript"/>
        </w:rPr>
        <w:t>16</w:t>
      </w:r>
      <w:r w:rsidR="00A40395">
        <w:fldChar w:fldCharType="end"/>
      </w:r>
      <w:r>
        <w:t xml:space="preserve"> или</w:t>
      </w:r>
      <w:r w:rsidRPr="00A40395">
        <w:t xml:space="preserve"> </w:t>
      </w:r>
      <w:r>
        <w:t>аммиаком</w:t>
      </w:r>
      <w:r w:rsidR="00A40395">
        <w:fldChar w:fldCharType="begin"/>
      </w:r>
      <w:r w:rsidR="00A40395" w:rsidRPr="00A40395">
        <w:instrText xml:space="preserve"> </w:instrText>
      </w:r>
      <w:r w:rsidR="00A40395">
        <w:rPr>
          <w:lang w:val="en-US"/>
        </w:rPr>
        <w:instrText>ADDIN</w:instrText>
      </w:r>
      <w:r w:rsidR="00A40395" w:rsidRPr="00A40395">
        <w:instrText xml:space="preserve"> </w:instrText>
      </w:r>
      <w:r w:rsidR="00A40395">
        <w:rPr>
          <w:lang w:val="en-US"/>
        </w:rPr>
        <w:instrText>ZOTERO</w:instrText>
      </w:r>
      <w:r w:rsidR="00A40395" w:rsidRPr="00A40395">
        <w:instrText>_</w:instrText>
      </w:r>
      <w:r w:rsidR="00A40395">
        <w:rPr>
          <w:lang w:val="en-US"/>
        </w:rPr>
        <w:instrText>ITEM</w:instrText>
      </w:r>
      <w:r w:rsidR="00A40395" w:rsidRPr="00A40395">
        <w:instrText xml:space="preserve"> </w:instrText>
      </w:r>
      <w:r w:rsidR="00A40395">
        <w:rPr>
          <w:lang w:val="en-US"/>
        </w:rPr>
        <w:instrText>CSL</w:instrText>
      </w:r>
      <w:r w:rsidR="00A40395" w:rsidRPr="00A40395">
        <w:instrText>_</w:instrText>
      </w:r>
      <w:r w:rsidR="00A40395">
        <w:rPr>
          <w:lang w:val="en-US"/>
        </w:rPr>
        <w:instrText>CITATION</w:instrText>
      </w:r>
      <w:r w:rsidR="00A40395" w:rsidRPr="00A40395">
        <w:instrText xml:space="preserve"> {"</w:instrText>
      </w:r>
      <w:r w:rsidR="00A40395">
        <w:rPr>
          <w:lang w:val="en-US"/>
        </w:rPr>
        <w:instrText>citationID</w:instrText>
      </w:r>
      <w:r w:rsidR="00A40395" w:rsidRPr="00A40395">
        <w:instrText>":"</w:instrText>
      </w:r>
      <w:r w:rsidR="00A40395">
        <w:rPr>
          <w:lang w:val="en-US"/>
        </w:rPr>
        <w:instrText>buRQIv</w:instrText>
      </w:r>
      <w:r w:rsidR="00A40395" w:rsidRPr="00A40395">
        <w:instrText>0</w:instrText>
      </w:r>
      <w:r w:rsidR="00A40395">
        <w:rPr>
          <w:lang w:val="en-US"/>
        </w:rPr>
        <w:instrText>L</w:instrText>
      </w:r>
      <w:r w:rsidR="00A40395" w:rsidRPr="00A40395">
        <w:instrText>","</w:instrText>
      </w:r>
      <w:r w:rsidR="00A40395">
        <w:rPr>
          <w:lang w:val="en-US"/>
        </w:rPr>
        <w:instrText>properties</w:instrText>
      </w:r>
      <w:r w:rsidR="00A40395" w:rsidRPr="00A40395">
        <w:instrText>":{"</w:instrText>
      </w:r>
      <w:r w:rsidR="00A40395">
        <w:rPr>
          <w:lang w:val="en-US"/>
        </w:rPr>
        <w:instrText>formattedCitation</w:instrText>
      </w:r>
      <w:r w:rsidR="00A40395" w:rsidRPr="00A40395">
        <w:instrText>":"\\</w:instrText>
      </w:r>
      <w:r w:rsidR="00A40395">
        <w:rPr>
          <w:lang w:val="en-US"/>
        </w:rPr>
        <w:instrText>super</w:instrText>
      </w:r>
      <w:r w:rsidR="00A40395" w:rsidRPr="00A40395">
        <w:instrText xml:space="preserve"> 17\\</w:instrText>
      </w:r>
      <w:r w:rsidR="00A40395">
        <w:rPr>
          <w:lang w:val="en-US"/>
        </w:rPr>
        <w:instrText>nosupersub</w:instrText>
      </w:r>
      <w:r w:rsidR="00A40395" w:rsidRPr="00A40395">
        <w:instrText>{}","</w:instrText>
      </w:r>
      <w:r w:rsidR="00A40395">
        <w:rPr>
          <w:lang w:val="en-US"/>
        </w:rPr>
        <w:instrText>plainCitation</w:instrText>
      </w:r>
      <w:r w:rsidR="00A40395" w:rsidRPr="00A40395">
        <w:instrText>":"17","</w:instrText>
      </w:r>
      <w:r w:rsidR="00A40395">
        <w:rPr>
          <w:lang w:val="en-US"/>
        </w:rPr>
        <w:instrText>noteIndex</w:instrText>
      </w:r>
      <w:r w:rsidR="00A40395" w:rsidRPr="00A40395">
        <w:instrText>":0},"</w:instrText>
      </w:r>
      <w:r w:rsidR="00A40395">
        <w:rPr>
          <w:lang w:val="en-US"/>
        </w:rPr>
        <w:instrText>citationItems</w:instrText>
      </w:r>
      <w:r w:rsidR="00A40395" w:rsidRPr="00A40395">
        <w:instrText>":[{"</w:instrText>
      </w:r>
      <w:r w:rsidR="00A40395">
        <w:rPr>
          <w:lang w:val="en-US"/>
        </w:rPr>
        <w:instrText>id</w:instrText>
      </w:r>
      <w:r w:rsidR="00A40395" w:rsidRPr="00A40395">
        <w:instrText>":5316,"</w:instrText>
      </w:r>
      <w:r w:rsidR="00A40395">
        <w:rPr>
          <w:lang w:val="en-US"/>
        </w:rPr>
        <w:instrText>uris</w:instrText>
      </w:r>
      <w:r w:rsidR="00A40395" w:rsidRPr="00A40395">
        <w:instrText>":["</w:instrText>
      </w:r>
      <w:r w:rsidR="00A40395">
        <w:rPr>
          <w:lang w:val="en-US"/>
        </w:rPr>
        <w:instrText>http</w:instrText>
      </w:r>
      <w:r w:rsidR="00A40395" w:rsidRPr="00A40395">
        <w:instrText>://</w:instrText>
      </w:r>
      <w:r w:rsidR="00A40395">
        <w:rPr>
          <w:lang w:val="en-US"/>
        </w:rPr>
        <w:instrText>zotero</w:instrText>
      </w:r>
      <w:r w:rsidR="00A40395" w:rsidRPr="00A40395">
        <w:instrText>.</w:instrText>
      </w:r>
      <w:r w:rsidR="00A40395">
        <w:rPr>
          <w:lang w:val="en-US"/>
        </w:rPr>
        <w:instrText>org</w:instrText>
      </w:r>
      <w:r w:rsidR="00A40395" w:rsidRPr="00A40395">
        <w:instrText>/</w:instrText>
      </w:r>
      <w:r w:rsidR="00A40395">
        <w:rPr>
          <w:lang w:val="en-US"/>
        </w:rPr>
        <w:instrText>users</w:instrText>
      </w:r>
      <w:r w:rsidR="00A40395" w:rsidRPr="00A40395">
        <w:instrText>/9952283/</w:instrText>
      </w:r>
      <w:r w:rsidR="00A40395">
        <w:rPr>
          <w:lang w:val="en-US"/>
        </w:rPr>
        <w:instrText>items</w:instrText>
      </w:r>
      <w:r w:rsidR="00A40395" w:rsidRPr="00A40395">
        <w:instrText>/2</w:instrText>
      </w:r>
      <w:r w:rsidR="00A40395">
        <w:rPr>
          <w:lang w:val="en-US"/>
        </w:rPr>
        <w:instrText>UXZP</w:instrText>
      </w:r>
      <w:r w:rsidR="00A40395" w:rsidRPr="00A40395">
        <w:instrText>36</w:instrText>
      </w:r>
      <w:r w:rsidR="00A40395">
        <w:rPr>
          <w:lang w:val="en-US"/>
        </w:rPr>
        <w:instrText>W</w:instrText>
      </w:r>
      <w:r w:rsidR="00A40395" w:rsidRPr="00A40395">
        <w:instrText>"],"</w:instrText>
      </w:r>
      <w:r w:rsidR="00A40395">
        <w:rPr>
          <w:lang w:val="en-US"/>
        </w:rPr>
        <w:instrText>itemData</w:instrText>
      </w:r>
      <w:r w:rsidR="00A40395" w:rsidRPr="00A40395">
        <w:instrText>":{"</w:instrText>
      </w:r>
      <w:r w:rsidR="00A40395">
        <w:rPr>
          <w:lang w:val="en-US"/>
        </w:rPr>
        <w:instrText>id</w:instrText>
      </w:r>
      <w:r w:rsidR="00A40395" w:rsidRPr="00A40395">
        <w:instrText>":5316,"</w:instrText>
      </w:r>
      <w:r w:rsidR="00A40395">
        <w:rPr>
          <w:lang w:val="en-US"/>
        </w:rPr>
        <w:instrText>type</w:instrText>
      </w:r>
      <w:r w:rsidR="00A40395" w:rsidRPr="00A40395">
        <w:instrText>":"</w:instrText>
      </w:r>
      <w:r w:rsidR="00A40395">
        <w:rPr>
          <w:lang w:val="en-US"/>
        </w:rPr>
        <w:instrText>article</w:instrText>
      </w:r>
      <w:r w:rsidR="00A40395" w:rsidRPr="00A40395">
        <w:instrText>-</w:instrText>
      </w:r>
      <w:r w:rsidR="00A40395">
        <w:rPr>
          <w:lang w:val="en-US"/>
        </w:rPr>
        <w:instrText>journal</w:instrText>
      </w:r>
      <w:r w:rsidR="00A40395" w:rsidRPr="00A40395">
        <w:instrText>","</w:instrText>
      </w:r>
      <w:r w:rsidR="00A40395">
        <w:rPr>
          <w:lang w:val="en-US"/>
        </w:rPr>
        <w:instrText>container</w:instrText>
      </w:r>
      <w:r w:rsidR="00A40395" w:rsidRPr="00A40395">
        <w:instrText>-</w:instrText>
      </w:r>
      <w:r w:rsidR="00A40395">
        <w:rPr>
          <w:lang w:val="en-US"/>
        </w:rPr>
        <w:instrText>title</w:instrText>
      </w:r>
      <w:r w:rsidR="00A40395" w:rsidRPr="00A40395">
        <w:instrText>":"</w:instrText>
      </w:r>
      <w:r w:rsidR="00A40395">
        <w:rPr>
          <w:lang w:val="en-US"/>
        </w:rPr>
        <w:instrText>ScienceAsia</w:instrText>
      </w:r>
      <w:r w:rsidR="00A40395" w:rsidRPr="00A40395">
        <w:instrText>","</w:instrText>
      </w:r>
      <w:r w:rsidR="00A40395">
        <w:rPr>
          <w:lang w:val="en-US"/>
        </w:rPr>
        <w:instrText>DOI</w:instrText>
      </w:r>
      <w:r w:rsidR="00A40395" w:rsidRPr="00A40395">
        <w:instrText>":"10.2306/</w:instrText>
      </w:r>
      <w:r w:rsidR="00A40395">
        <w:rPr>
          <w:lang w:val="en-US"/>
        </w:rPr>
        <w:instrText>scienceasia</w:instrText>
      </w:r>
      <w:r w:rsidR="00A40395" w:rsidRPr="00A40395">
        <w:instrText>1513-1874.2012.38.268","</w:instrText>
      </w:r>
      <w:r w:rsidR="00A40395">
        <w:rPr>
          <w:lang w:val="en-US"/>
        </w:rPr>
        <w:instrText>ISSN</w:instrText>
      </w:r>
      <w:r w:rsidR="00A40395" w:rsidRPr="00A40395">
        <w:instrText>":"1513-1874","</w:instrText>
      </w:r>
      <w:r w:rsidR="00A40395">
        <w:rPr>
          <w:lang w:val="en-US"/>
        </w:rPr>
        <w:instrText>issue</w:instrText>
      </w:r>
      <w:r w:rsidR="00A40395" w:rsidRPr="00A40395">
        <w:instrText>":"3","</w:instrText>
      </w:r>
      <w:r w:rsidR="00A40395">
        <w:rPr>
          <w:lang w:val="en-US"/>
        </w:rPr>
        <w:instrText>journalAbbreviation</w:instrText>
      </w:r>
      <w:r w:rsidR="00A40395" w:rsidRPr="00A40395">
        <w:instrText>":"</w:instrText>
      </w:r>
      <w:r w:rsidR="00A40395">
        <w:rPr>
          <w:lang w:val="en-US"/>
        </w:rPr>
        <w:instrText>ScienceAsia</w:instrText>
      </w:r>
      <w:r w:rsidR="00A40395" w:rsidRPr="00A40395">
        <w:instrText>","</w:instrText>
      </w:r>
      <w:r w:rsidR="00A40395">
        <w:rPr>
          <w:lang w:val="en-US"/>
        </w:rPr>
        <w:instrText>language</w:instrText>
      </w:r>
      <w:r w:rsidR="00A40395" w:rsidRPr="00A40395">
        <w:instrText>":"</w:instrText>
      </w:r>
      <w:r w:rsidR="00A40395">
        <w:rPr>
          <w:lang w:val="en-US"/>
        </w:rPr>
        <w:instrText>en</w:instrText>
      </w:r>
      <w:r w:rsidR="00A40395" w:rsidRPr="00A40395">
        <w:instrText>","</w:instrText>
      </w:r>
      <w:r w:rsidR="00A40395">
        <w:rPr>
          <w:lang w:val="en-US"/>
        </w:rPr>
        <w:instrText>page</w:instrText>
      </w:r>
      <w:r w:rsidR="00A40395" w:rsidRPr="00A40395">
        <w:instrText>":"268","</w:instrText>
      </w:r>
      <w:r w:rsidR="00A40395">
        <w:rPr>
          <w:lang w:val="en-US"/>
        </w:rPr>
        <w:instrText>source</w:instrText>
      </w:r>
      <w:r w:rsidR="00A40395" w:rsidRPr="00A40395">
        <w:instrText>":"</w:instrText>
      </w:r>
      <w:r w:rsidR="00A40395">
        <w:rPr>
          <w:lang w:val="en-US"/>
        </w:rPr>
        <w:instrText>DOI</w:instrText>
      </w:r>
      <w:r w:rsidR="00A40395" w:rsidRPr="00A40395">
        <w:instrText>.</w:instrText>
      </w:r>
      <w:r w:rsidR="00A40395">
        <w:rPr>
          <w:lang w:val="en-US"/>
        </w:rPr>
        <w:instrText>org</w:instrText>
      </w:r>
      <w:r w:rsidR="00A40395" w:rsidRPr="00A40395">
        <w:instrText xml:space="preserve"> (</w:instrText>
      </w:r>
      <w:r w:rsidR="00A40395">
        <w:rPr>
          <w:lang w:val="en-US"/>
        </w:rPr>
        <w:instrText>Crossref</w:instrText>
      </w:r>
      <w:r w:rsidR="00A40395" w:rsidRPr="00A40395">
        <w:instrText>)","</w:instrText>
      </w:r>
      <w:r w:rsidR="00A40395">
        <w:rPr>
          <w:lang w:val="en-US"/>
        </w:rPr>
        <w:instrText>title</w:instrText>
      </w:r>
      <w:r w:rsidR="00A40395" w:rsidRPr="00A40395">
        <w:instrText>":"</w:instrText>
      </w:r>
      <w:r w:rsidR="00A40395">
        <w:rPr>
          <w:lang w:val="en-US"/>
        </w:rPr>
        <w:instrText>Efficacy</w:instrText>
      </w:r>
      <w:r w:rsidR="00A40395" w:rsidRPr="00A40395">
        <w:instrText xml:space="preserve"> </w:instrText>
      </w:r>
      <w:r w:rsidR="00A40395">
        <w:rPr>
          <w:lang w:val="en-US"/>
        </w:rPr>
        <w:instrText>evaluation</w:instrText>
      </w:r>
      <w:r w:rsidR="00A40395" w:rsidRPr="00A40395">
        <w:instrText xml:space="preserve"> </w:instrText>
      </w:r>
      <w:r w:rsidR="00A40395">
        <w:rPr>
          <w:lang w:val="en-US"/>
        </w:rPr>
        <w:instrText>of</w:instrText>
      </w:r>
      <w:r w:rsidR="00A40395" w:rsidRPr="00A40395">
        <w:instrText xml:space="preserve"> </w:instrText>
      </w:r>
      <w:r w:rsidR="00A40395">
        <w:rPr>
          <w:lang w:val="en-US"/>
        </w:rPr>
        <w:instrText>the</w:instrText>
      </w:r>
      <w:r w:rsidR="00A40395" w:rsidRPr="00A40395">
        <w:instrText xml:space="preserve"> </w:instrText>
      </w:r>
      <w:r w:rsidR="00A40395">
        <w:rPr>
          <w:lang w:val="en-US"/>
        </w:rPr>
        <w:instrText>fibroblast</w:instrText>
      </w:r>
      <w:r w:rsidR="00A40395" w:rsidRPr="00A40395">
        <w:instrText>-</w:instrText>
      </w:r>
      <w:r w:rsidR="00A40395">
        <w:rPr>
          <w:lang w:val="en-US"/>
        </w:rPr>
        <w:instrText>seeded</w:instrText>
      </w:r>
      <w:r w:rsidR="00A40395" w:rsidRPr="00A40395">
        <w:instrText xml:space="preserve"> </w:instrText>
      </w:r>
      <w:r w:rsidR="00A40395">
        <w:rPr>
          <w:lang w:val="en-US"/>
        </w:rPr>
        <w:instrText>collagen</w:instrText>
      </w:r>
      <w:r w:rsidR="00A40395" w:rsidRPr="00A40395">
        <w:instrText>/</w:instrText>
      </w:r>
      <w:r w:rsidR="00A40395">
        <w:rPr>
          <w:lang w:val="en-US"/>
        </w:rPr>
        <w:instrText>chitosan</w:instrText>
      </w:r>
      <w:r w:rsidR="00A40395" w:rsidRPr="00A40395">
        <w:instrText xml:space="preserve"> </w:instrText>
      </w:r>
      <w:r w:rsidR="00A40395">
        <w:rPr>
          <w:lang w:val="en-US"/>
        </w:rPr>
        <w:instrText>scaffold</w:instrText>
      </w:r>
      <w:r w:rsidR="00A40395" w:rsidRPr="00A40395">
        <w:instrText xml:space="preserve"> </w:instrText>
      </w:r>
      <w:r w:rsidR="00A40395">
        <w:rPr>
          <w:lang w:val="en-US"/>
        </w:rPr>
        <w:instrText>on</w:instrText>
      </w:r>
      <w:r w:rsidR="00A40395" w:rsidRPr="00A40395">
        <w:instrText xml:space="preserve"> </w:instrText>
      </w:r>
      <w:r w:rsidR="00A40395">
        <w:rPr>
          <w:lang w:val="en-US"/>
        </w:rPr>
        <w:instrText>application</w:instrText>
      </w:r>
      <w:r w:rsidR="00A40395" w:rsidRPr="00A40395">
        <w:instrText xml:space="preserve"> </w:instrText>
      </w:r>
      <w:r w:rsidR="00A40395">
        <w:rPr>
          <w:lang w:val="en-US"/>
        </w:rPr>
        <w:instrText>in</w:instrText>
      </w:r>
      <w:r w:rsidR="00A40395" w:rsidRPr="00A40395">
        <w:instrText xml:space="preserve"> </w:instrText>
      </w:r>
      <w:r w:rsidR="00A40395">
        <w:rPr>
          <w:lang w:val="en-US"/>
        </w:rPr>
        <w:instrText>skin</w:instrText>
      </w:r>
      <w:r w:rsidR="00A40395" w:rsidRPr="00A40395">
        <w:instrText xml:space="preserve"> </w:instrText>
      </w:r>
      <w:r w:rsidR="00A40395">
        <w:rPr>
          <w:lang w:val="en-US"/>
        </w:rPr>
        <w:instrText>tissue</w:instrText>
      </w:r>
      <w:r w:rsidR="00A40395" w:rsidRPr="00A40395">
        <w:instrText xml:space="preserve"> </w:instrText>
      </w:r>
      <w:r w:rsidR="00A40395">
        <w:rPr>
          <w:lang w:val="en-US"/>
        </w:rPr>
        <w:instrText>engineering</w:instrText>
      </w:r>
      <w:r w:rsidR="00A40395" w:rsidRPr="00A40395">
        <w:instrText>","</w:instrText>
      </w:r>
      <w:r w:rsidR="00A40395">
        <w:rPr>
          <w:lang w:val="en-US"/>
        </w:rPr>
        <w:instrText>volume</w:instrText>
      </w:r>
      <w:r w:rsidR="00A40395" w:rsidRPr="00A40395">
        <w:instrText>":"38","</w:instrText>
      </w:r>
      <w:r w:rsidR="00A40395">
        <w:rPr>
          <w:lang w:val="en-US"/>
        </w:rPr>
        <w:instrText>author</w:instrText>
      </w:r>
      <w:r w:rsidR="00A40395" w:rsidRPr="00A40395">
        <w:instrText>":[{"</w:instrText>
      </w:r>
      <w:r w:rsidR="00A40395">
        <w:rPr>
          <w:lang w:val="en-US"/>
        </w:rPr>
        <w:instrText>family</w:instrText>
      </w:r>
      <w:r w:rsidR="00A40395" w:rsidRPr="00A40395">
        <w:instrText>":"</w:instrText>
      </w:r>
      <w:r w:rsidR="00A40395">
        <w:rPr>
          <w:lang w:val="en-US"/>
        </w:rPr>
        <w:instrText>Intaraprasit</w:instrText>
      </w:r>
      <w:r w:rsidR="00A40395" w:rsidRPr="00A40395">
        <w:instrText>","</w:instrText>
      </w:r>
      <w:r w:rsidR="00A40395">
        <w:rPr>
          <w:lang w:val="en-US"/>
        </w:rPr>
        <w:instrText>given</w:instrText>
      </w:r>
      <w:r w:rsidR="00A40395" w:rsidRPr="00A40395">
        <w:instrText>":"</w:instrText>
      </w:r>
      <w:r w:rsidR="00A40395">
        <w:rPr>
          <w:lang w:val="en-US"/>
        </w:rPr>
        <w:instrText>Sirintip</w:instrText>
      </w:r>
      <w:r w:rsidR="00A40395" w:rsidRPr="00A40395">
        <w:instrText>"},{"</w:instrText>
      </w:r>
      <w:r w:rsidR="00A40395">
        <w:rPr>
          <w:lang w:val="en-US"/>
        </w:rPr>
        <w:instrText>family</w:instrText>
      </w:r>
      <w:r w:rsidR="00A40395" w:rsidRPr="00A40395">
        <w:instrText>":"</w:instrText>
      </w:r>
      <w:r w:rsidR="00A40395">
        <w:rPr>
          <w:lang w:val="en-US"/>
        </w:rPr>
        <w:instrText>Faikrua</w:instrText>
      </w:r>
      <w:r w:rsidR="00A40395" w:rsidRPr="00A40395">
        <w:instrText>","</w:instrText>
      </w:r>
      <w:r w:rsidR="00A40395">
        <w:rPr>
          <w:lang w:val="en-US"/>
        </w:rPr>
        <w:instrText>given</w:instrText>
      </w:r>
      <w:r w:rsidR="00A40395" w:rsidRPr="00A40395">
        <w:instrText>":"</w:instrText>
      </w:r>
      <w:r w:rsidR="00A40395">
        <w:rPr>
          <w:lang w:val="en-US"/>
        </w:rPr>
        <w:instrText>Atchariya</w:instrText>
      </w:r>
      <w:r w:rsidR="00A40395" w:rsidRPr="00A40395">
        <w:instrText>"},{"</w:instrText>
      </w:r>
      <w:r w:rsidR="00A40395">
        <w:rPr>
          <w:lang w:val="en-US"/>
        </w:rPr>
        <w:instrText>family</w:instrText>
      </w:r>
      <w:r w:rsidR="00A40395" w:rsidRPr="00A40395">
        <w:instrText>":"</w:instrText>
      </w:r>
      <w:r w:rsidR="00A40395">
        <w:rPr>
          <w:lang w:val="en-US"/>
        </w:rPr>
        <w:instrText>Sittichokechaiwut</w:instrText>
      </w:r>
      <w:r w:rsidR="00A40395" w:rsidRPr="00A40395">
        <w:instrText>","</w:instrText>
      </w:r>
      <w:r w:rsidR="00A40395">
        <w:rPr>
          <w:lang w:val="en-US"/>
        </w:rPr>
        <w:instrText>given</w:instrText>
      </w:r>
      <w:r w:rsidR="00A40395" w:rsidRPr="00A40395">
        <w:instrText>":"</w:instrText>
      </w:r>
      <w:r w:rsidR="00A40395">
        <w:rPr>
          <w:lang w:val="en-US"/>
        </w:rPr>
        <w:instrText>Anuphan</w:instrText>
      </w:r>
      <w:r w:rsidR="00A40395" w:rsidRPr="00A40395">
        <w:instrText>"},{"</w:instrText>
      </w:r>
      <w:r w:rsidR="00A40395">
        <w:rPr>
          <w:lang w:val="en-US"/>
        </w:rPr>
        <w:instrText>family</w:instrText>
      </w:r>
      <w:r w:rsidR="00A40395" w:rsidRPr="00A40395">
        <w:instrText>":"</w:instrText>
      </w:r>
      <w:r w:rsidR="00A40395">
        <w:rPr>
          <w:lang w:val="en-US"/>
        </w:rPr>
        <w:instrText>Viyoch</w:instrText>
      </w:r>
      <w:r w:rsidR="00A40395" w:rsidRPr="00A40395">
        <w:instrText>","</w:instrText>
      </w:r>
      <w:r w:rsidR="00A40395">
        <w:rPr>
          <w:lang w:val="en-US"/>
        </w:rPr>
        <w:instrText>given</w:instrText>
      </w:r>
      <w:r w:rsidR="00A40395" w:rsidRPr="00A40395">
        <w:instrText>":"</w:instrText>
      </w:r>
      <w:r w:rsidR="00A40395">
        <w:rPr>
          <w:lang w:val="en-US"/>
        </w:rPr>
        <w:instrText>Jarupa</w:instrText>
      </w:r>
      <w:r w:rsidR="00A40395" w:rsidRPr="00A40395">
        <w:instrText>"}],"</w:instrText>
      </w:r>
      <w:r w:rsidR="00A40395">
        <w:rPr>
          <w:lang w:val="en-US"/>
        </w:rPr>
        <w:instrText>issued</w:instrText>
      </w:r>
      <w:r w:rsidR="00A40395" w:rsidRPr="00A40395">
        <w:instrText>":{"</w:instrText>
      </w:r>
      <w:r w:rsidR="00A40395">
        <w:rPr>
          <w:lang w:val="en-US"/>
        </w:rPr>
        <w:instrText>date</w:instrText>
      </w:r>
      <w:r w:rsidR="00A40395" w:rsidRPr="00A40395">
        <w:instrText>-</w:instrText>
      </w:r>
      <w:r w:rsidR="00A40395">
        <w:rPr>
          <w:lang w:val="en-US"/>
        </w:rPr>
        <w:instrText>parts</w:instrText>
      </w:r>
      <w:r w:rsidR="00A40395" w:rsidRPr="00A40395">
        <w:instrText>":[["2012"]]}}}],"</w:instrText>
      </w:r>
      <w:r w:rsidR="00A40395">
        <w:rPr>
          <w:lang w:val="en-US"/>
        </w:rPr>
        <w:instrText>schema</w:instrText>
      </w:r>
      <w:r w:rsidR="00A40395" w:rsidRPr="00A40395">
        <w:instrText>":"</w:instrText>
      </w:r>
      <w:r w:rsidR="00A40395">
        <w:rPr>
          <w:lang w:val="en-US"/>
        </w:rPr>
        <w:instrText>https</w:instrText>
      </w:r>
      <w:r w:rsidR="00A40395" w:rsidRPr="00A40395">
        <w:instrText>://</w:instrText>
      </w:r>
      <w:r w:rsidR="00A40395">
        <w:rPr>
          <w:lang w:val="en-US"/>
        </w:rPr>
        <w:instrText>github</w:instrText>
      </w:r>
      <w:r w:rsidR="00A40395" w:rsidRPr="00A40395">
        <w:instrText>.</w:instrText>
      </w:r>
      <w:r w:rsidR="00A40395">
        <w:rPr>
          <w:lang w:val="en-US"/>
        </w:rPr>
        <w:instrText>com</w:instrText>
      </w:r>
      <w:r w:rsidR="00A40395" w:rsidRPr="00A40395">
        <w:instrText>/</w:instrText>
      </w:r>
      <w:r w:rsidR="00A40395">
        <w:rPr>
          <w:lang w:val="en-US"/>
        </w:rPr>
        <w:instrText>citation</w:instrText>
      </w:r>
      <w:r w:rsidR="00A40395" w:rsidRPr="00A40395">
        <w:instrText>-</w:instrText>
      </w:r>
      <w:r w:rsidR="00A40395">
        <w:rPr>
          <w:lang w:val="en-US"/>
        </w:rPr>
        <w:instrText>style</w:instrText>
      </w:r>
      <w:r w:rsidR="00A40395" w:rsidRPr="00A40395">
        <w:instrText>-</w:instrText>
      </w:r>
      <w:r w:rsidR="00A40395">
        <w:rPr>
          <w:lang w:val="en-US"/>
        </w:rPr>
        <w:instrText>language</w:instrText>
      </w:r>
      <w:r w:rsidR="00A40395" w:rsidRPr="00A40395">
        <w:instrText>/</w:instrText>
      </w:r>
      <w:r w:rsidR="00A40395">
        <w:rPr>
          <w:lang w:val="en-US"/>
        </w:rPr>
        <w:instrText>schema</w:instrText>
      </w:r>
      <w:r w:rsidR="00A40395" w:rsidRPr="00A40395">
        <w:instrText>/</w:instrText>
      </w:r>
      <w:r w:rsidR="00A40395">
        <w:rPr>
          <w:lang w:val="en-US"/>
        </w:rPr>
        <w:instrText>raw</w:instrText>
      </w:r>
      <w:r w:rsidR="00A40395" w:rsidRPr="00A40395">
        <w:instrText>/</w:instrText>
      </w:r>
      <w:r w:rsidR="00A40395">
        <w:rPr>
          <w:lang w:val="en-US"/>
        </w:rPr>
        <w:instrText>master</w:instrText>
      </w:r>
      <w:r w:rsidR="00A40395" w:rsidRPr="00A40395">
        <w:instrText>/</w:instrText>
      </w:r>
      <w:r w:rsidR="00A40395">
        <w:rPr>
          <w:lang w:val="en-US"/>
        </w:rPr>
        <w:instrText>csl</w:instrText>
      </w:r>
      <w:r w:rsidR="00A40395" w:rsidRPr="00A40395">
        <w:instrText>-</w:instrText>
      </w:r>
      <w:r w:rsidR="00A40395">
        <w:rPr>
          <w:lang w:val="en-US"/>
        </w:rPr>
        <w:instrText>citation</w:instrText>
      </w:r>
      <w:r w:rsidR="00A40395" w:rsidRPr="00A40395">
        <w:instrText>.</w:instrText>
      </w:r>
      <w:r w:rsidR="00A40395">
        <w:rPr>
          <w:lang w:val="en-US"/>
        </w:rPr>
        <w:instrText>json</w:instrText>
      </w:r>
      <w:r w:rsidR="00A40395" w:rsidRPr="00A40395">
        <w:instrText xml:space="preserve">"} </w:instrText>
      </w:r>
      <w:r w:rsidR="00A40395">
        <w:fldChar w:fldCharType="separate"/>
      </w:r>
      <w:r w:rsidR="00A40395" w:rsidRPr="00A40395">
        <w:rPr>
          <w:vertAlign w:val="superscript"/>
        </w:rPr>
        <w:t>17</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6CF97785"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A40395">
        <w:instrText xml:space="preserve"> ADDIN ZOTERO_ITEM CSL_CITATION {"citationID":"K8oNaUu2","properties":{"formattedCitation":"\\super 17\\nosupersub{}","plainCitation":"1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A40395" w:rsidRPr="00A40395">
        <w:rPr>
          <w:vertAlign w:val="superscript"/>
        </w:rPr>
        <w:t>17</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w:t>
      </w:r>
      <w:proofErr w:type="spellStart"/>
      <w:r w:rsidR="00E66D87">
        <w:t>глутарового</w:t>
      </w:r>
      <w:proofErr w:type="spellEnd"/>
      <w:r w:rsidR="00E66D87">
        <w:t xml:space="preserve">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C31941F" w14:textId="2038318B" w:rsidR="00191137" w:rsidRDefault="00EE4798" w:rsidP="00EE4798">
      <w:pPr>
        <w:pStyle w:val="a4"/>
        <w:jc w:val="left"/>
      </w:pPr>
      <w:r>
        <w:t xml:space="preserve">Рисунок  </w:t>
      </w:r>
      <w:fldSimple w:instr=" SEQ Рисунок_ \* ARABIC ">
        <w:r w:rsidR="0073337A">
          <w:rPr>
            <w:noProof/>
          </w:rPr>
          <w:t>12</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fldSimple w:instr=" SEQ Рисунок \* ARABIC ">
        <w:r w:rsidR="002D59EA">
          <w:rPr>
            <w:noProof/>
          </w:rPr>
          <w:t>8</w:t>
        </w:r>
      </w:fldSimple>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701534E0" w:rsidR="00FA6BE2" w:rsidRPr="007F5744" w:rsidRDefault="00FA6BE2" w:rsidP="00FA6BE2">
      <w:pPr>
        <w:ind w:firstLine="720"/>
      </w:pPr>
      <w:r>
        <w:t xml:space="preserve">Как уже упоминалось выше самим мембранам присущ некоторый уровень </w:t>
      </w:r>
      <w:proofErr w:type="spellStart"/>
      <w:r>
        <w:t>автофлуоресценции</w:t>
      </w:r>
      <w:proofErr w:type="spellEnd"/>
      <w:r>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1787D83" w:rsidR="002B5346" w:rsidRDefault="002B5346" w:rsidP="002B5346">
      <w:pPr>
        <w:pStyle w:val="a4"/>
        <w:jc w:val="left"/>
      </w:pPr>
      <w:r>
        <w:t xml:space="preserve">Рисунок  </w:t>
      </w:r>
      <w:fldSimple w:instr=" SEQ Рисунок_ \* ARABIC ">
        <w:r w:rsidR="0073337A">
          <w:rPr>
            <w:noProof/>
          </w:rPr>
          <w:t>13</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275CEB15" w:rsidR="00351AD4" w:rsidRPr="00BC1E46" w:rsidRDefault="007F5744" w:rsidP="007F5744">
      <w:pPr>
        <w:pStyle w:val="a4"/>
        <w:jc w:val="left"/>
      </w:pPr>
      <w:r>
        <w:t xml:space="preserve">Рисунок  </w:t>
      </w:r>
      <w:fldSimple w:instr=" SEQ Рисунок_ \* ARABIC ">
        <w:r w:rsidR="0073337A">
          <w:rPr>
            <w:noProof/>
          </w:rPr>
          <w:t>14</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0561FBC" w:rsidR="007F5744" w:rsidRDefault="00077655" w:rsidP="002B5346">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w:t>
      </w:r>
      <w:proofErr w:type="spellStart"/>
      <w:r>
        <w:t>глутарового</w:t>
      </w:r>
      <w:proofErr w:type="spellEnd"/>
      <w:r>
        <w:t xml:space="preserve">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A40395">
        <w:instrText xml:space="preserve"> ADDIN ZOTERO_ITEM CSL_CITATION {"citationID":"mtCSy1No","properties":{"formattedCitation":"\\super 18\\nosupersub{}","plainCitation":"18","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A40395" w:rsidRPr="00A40395">
        <w:rPr>
          <w:sz w:val="20"/>
          <w:vertAlign w:val="superscript"/>
        </w:rPr>
        <w:t>18</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75665D90" w:rsidR="00C33538" w:rsidRDefault="00C33538" w:rsidP="00C33538">
      <w:pPr>
        <w:pStyle w:val="a4"/>
        <w:jc w:val="left"/>
      </w:pPr>
      <w:r>
        <w:t xml:space="preserve">Рисунок  </w:t>
      </w:r>
      <w:fldSimple w:instr=" SEQ Рисунок_ \* ARABIC ">
        <w:r w:rsidR="0073337A">
          <w:rPr>
            <w:noProof/>
          </w:rPr>
          <w:t>15</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57017DC5" w:rsidR="00A76C1F" w:rsidRDefault="00A76C1F" w:rsidP="00A76C1F">
      <w:pPr>
        <w:pStyle w:val="a4"/>
        <w:jc w:val="left"/>
      </w:pPr>
      <w:r>
        <w:t xml:space="preserve">Рисунок  </w:t>
      </w:r>
      <w:fldSimple w:instr=" SEQ Рисунок_ \* ARABIC ">
        <w:r w:rsidR="0073337A">
          <w:rPr>
            <w:noProof/>
          </w:rPr>
          <w:t>16</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1B4A5CB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A40395">
        <w:instrText xml:space="preserve"> ADDIN ZOTERO_ITEM CSL_CITATION {"citationID":"mdaOXOWe","properties":{"formattedCitation":"\\super 19\\nosupersub{}","plainCitation":"19","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A40395" w:rsidRPr="00A40395">
        <w:rPr>
          <w:vertAlign w:val="superscript"/>
        </w:rPr>
        <w:t>19</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4C26AA" w:rsidRDefault="007C3D3C" w:rsidP="00353568">
      <w:pPr>
        <w:ind w:firstLine="720"/>
      </w:pPr>
      <w:r>
        <w:t xml:space="preserve">Выше были описаны возможности создавать на мембранах макрорельеф, соответствующим образом модифицируя первичные </w:t>
      </w:r>
      <w:proofErr w:type="spellStart"/>
      <w:r>
        <w:t>молды</w:t>
      </w:r>
      <w:proofErr w:type="spellEnd"/>
      <w:r>
        <w:t xml:space="preserve">. </w:t>
      </w:r>
      <w:r w:rsidR="001A665D">
        <w:t xml:space="preserve">Для этого были сконструированы </w:t>
      </w:r>
      <w:proofErr w:type="spellStart"/>
      <w:r w:rsidR="001A665D">
        <w:t>молды</w:t>
      </w:r>
      <w:proofErr w:type="spellEnd"/>
      <w:r w:rsidR="001A665D">
        <w:t xml:space="preserve">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fldSimple w:instr=" SEQ Рисунок \* ARABIC ">
        <w:r w:rsidR="002D59EA">
          <w:rPr>
            <w:noProof/>
          </w:rPr>
          <w:t>9</w:t>
        </w:r>
      </w:fldSimple>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DB7C7FC" w14:textId="77777777" w:rsidR="00A40395" w:rsidRPr="00A40395" w:rsidRDefault="00E31CC5" w:rsidP="00A40395">
      <w:pPr>
        <w:pStyle w:val="af6"/>
        <w:rPr>
          <w:lang w:val="en-US"/>
        </w:rPr>
      </w:pPr>
      <w:r>
        <w:fldChar w:fldCharType="begin"/>
      </w:r>
      <w:r w:rsidR="00A40395">
        <w:rPr>
          <w:lang w:val="en-US"/>
        </w:rPr>
        <w:instrText xml:space="preserve"> ADDIN ZOTERO_BIBL {"uncited":[],"omitted":[],"custom":[]} CSL_BIBLIOGRAPHY </w:instrText>
      </w:r>
      <w:r>
        <w:fldChar w:fldCharType="separate"/>
      </w:r>
      <w:r w:rsidR="00A40395" w:rsidRPr="00A40395">
        <w:rPr>
          <w:lang w:val="en-US"/>
        </w:rPr>
        <w:t>1.</w:t>
      </w:r>
      <w:r w:rsidR="00A40395" w:rsidRPr="00A40395">
        <w:rPr>
          <w:lang w:val="en-US"/>
        </w:rPr>
        <w:tab/>
        <w:t xml:space="preserve">Renaud, J. &amp; Martinoli, M.-G. Development of an Insert Co-culture System of Two Cellular Types in the Absence of Cell-Cell Contact. </w:t>
      </w:r>
      <w:r w:rsidR="00A40395" w:rsidRPr="00A40395">
        <w:rPr>
          <w:i/>
          <w:iCs/>
          <w:lang w:val="en-US"/>
        </w:rPr>
        <w:t>J. Vis. Exp.</w:t>
      </w:r>
      <w:r w:rsidR="00A40395" w:rsidRPr="00A40395">
        <w:rPr>
          <w:lang w:val="en-US"/>
        </w:rPr>
        <w:t xml:space="preserve"> 54356 (2016) doi:10.3791/54356.</w:t>
      </w:r>
    </w:p>
    <w:p w14:paraId="2E7FBF8D" w14:textId="77777777" w:rsidR="00A40395" w:rsidRPr="00A40395" w:rsidRDefault="00A40395" w:rsidP="00A40395">
      <w:pPr>
        <w:pStyle w:val="af6"/>
        <w:rPr>
          <w:lang w:val="en-US"/>
        </w:rPr>
      </w:pPr>
      <w:r w:rsidRPr="00A40395">
        <w:rPr>
          <w:lang w:val="en-US"/>
        </w:rPr>
        <w:t>2.</w:t>
      </w:r>
      <w:r w:rsidRPr="00A40395">
        <w:rPr>
          <w:lang w:val="en-US"/>
        </w:rPr>
        <w:tab/>
        <w:t xml:space="preserve">Grobstein, C. Morphogenetic Interaction between Embryonic Mouse Tissues separated by a Membrane Filter. </w:t>
      </w:r>
      <w:r w:rsidRPr="00A40395">
        <w:rPr>
          <w:i/>
          <w:iCs/>
          <w:lang w:val="en-US"/>
        </w:rPr>
        <w:t>Nature</w:t>
      </w:r>
      <w:r w:rsidRPr="00A40395">
        <w:rPr>
          <w:lang w:val="en-US"/>
        </w:rPr>
        <w:t xml:space="preserve"> </w:t>
      </w:r>
      <w:r w:rsidRPr="00A40395">
        <w:rPr>
          <w:b/>
          <w:bCs/>
          <w:lang w:val="en-US"/>
        </w:rPr>
        <w:t>172</w:t>
      </w:r>
      <w:r w:rsidRPr="00A40395">
        <w:rPr>
          <w:lang w:val="en-US"/>
        </w:rPr>
        <w:t>, 869–871 (1953).</w:t>
      </w:r>
    </w:p>
    <w:p w14:paraId="75E4561E" w14:textId="77777777" w:rsidR="00A40395" w:rsidRPr="00A40395" w:rsidRDefault="00A40395" w:rsidP="00A40395">
      <w:pPr>
        <w:pStyle w:val="af6"/>
        <w:rPr>
          <w:lang w:val="en-US"/>
        </w:rPr>
      </w:pPr>
      <w:r w:rsidRPr="00A40395">
        <w:rPr>
          <w:lang w:val="en-US"/>
        </w:rPr>
        <w:t>3.</w:t>
      </w:r>
      <w:r w:rsidRPr="00A40395">
        <w:rPr>
          <w:lang w:val="en-US"/>
        </w:rPr>
        <w:tab/>
        <w:t xml:space="preserve">Schindelin, J. </w:t>
      </w:r>
      <w:r w:rsidRPr="00A40395">
        <w:rPr>
          <w:i/>
          <w:iCs/>
          <w:lang w:val="en-US"/>
        </w:rPr>
        <w:t>et al.</w:t>
      </w:r>
      <w:r w:rsidRPr="00A40395">
        <w:rPr>
          <w:lang w:val="en-US"/>
        </w:rPr>
        <w:t xml:space="preserve"> Fiji: an open-source platform for biological-image analysis. </w:t>
      </w:r>
      <w:r w:rsidRPr="00A40395">
        <w:rPr>
          <w:i/>
          <w:iCs/>
          <w:lang w:val="en-US"/>
        </w:rPr>
        <w:t>Nat. Methods</w:t>
      </w:r>
      <w:r w:rsidRPr="00A40395">
        <w:rPr>
          <w:lang w:val="en-US"/>
        </w:rPr>
        <w:t xml:space="preserve"> </w:t>
      </w:r>
      <w:r w:rsidRPr="00A40395">
        <w:rPr>
          <w:b/>
          <w:bCs/>
          <w:lang w:val="en-US"/>
        </w:rPr>
        <w:t>9</w:t>
      </w:r>
      <w:r w:rsidRPr="00A40395">
        <w:rPr>
          <w:lang w:val="en-US"/>
        </w:rPr>
        <w:t>, 676–682 (2012).</w:t>
      </w:r>
    </w:p>
    <w:p w14:paraId="53C8AB31" w14:textId="77777777" w:rsidR="00A40395" w:rsidRPr="00A40395" w:rsidRDefault="00A40395" w:rsidP="00A40395">
      <w:pPr>
        <w:pStyle w:val="af6"/>
        <w:rPr>
          <w:lang w:val="en-US"/>
        </w:rPr>
      </w:pPr>
      <w:r w:rsidRPr="00A40395">
        <w:rPr>
          <w:lang w:val="en-US"/>
        </w:rPr>
        <w:t>4.</w:t>
      </w:r>
      <w:r w:rsidRPr="00A40395">
        <w:rPr>
          <w:lang w:val="en-US"/>
        </w:rPr>
        <w:tab/>
        <w:t xml:space="preserve">Waskom, M. seaborn: statistical data visualization. </w:t>
      </w:r>
      <w:r w:rsidRPr="00A40395">
        <w:rPr>
          <w:i/>
          <w:iCs/>
          <w:lang w:val="en-US"/>
        </w:rPr>
        <w:t>J. Open Source Softw.</w:t>
      </w:r>
      <w:r w:rsidRPr="00A40395">
        <w:rPr>
          <w:lang w:val="en-US"/>
        </w:rPr>
        <w:t xml:space="preserve"> </w:t>
      </w:r>
      <w:r w:rsidRPr="00A40395">
        <w:rPr>
          <w:b/>
          <w:bCs/>
          <w:lang w:val="en-US"/>
        </w:rPr>
        <w:t>6</w:t>
      </w:r>
      <w:r w:rsidRPr="00A40395">
        <w:rPr>
          <w:lang w:val="en-US"/>
        </w:rPr>
        <w:t>, 3021 (2021).</w:t>
      </w:r>
    </w:p>
    <w:p w14:paraId="545C5F06" w14:textId="77777777" w:rsidR="00A40395" w:rsidRPr="00A40395" w:rsidRDefault="00A40395" w:rsidP="00A40395">
      <w:pPr>
        <w:pStyle w:val="af6"/>
        <w:rPr>
          <w:lang w:val="en-US"/>
        </w:rPr>
      </w:pPr>
      <w:r w:rsidRPr="00A40395">
        <w:rPr>
          <w:lang w:val="en-US"/>
        </w:rPr>
        <w:t>5.</w:t>
      </w:r>
      <w:r w:rsidRPr="00A40395">
        <w:rPr>
          <w:lang w:val="en-US"/>
        </w:rPr>
        <w:tab/>
        <w:t xml:space="preserve">Weigert, M., Schmidt, U., Haase, R., Sugawara, K. &amp; Myers, G. Star-convex Polyhedra for 3D Object Detection and Segmentation in Microscopy. in </w:t>
      </w:r>
      <w:r w:rsidRPr="00A40395">
        <w:rPr>
          <w:i/>
          <w:iCs/>
          <w:lang w:val="en-US"/>
        </w:rPr>
        <w:t>2020 IEEE Winter Conference on Applications of Computer Vision (WACV)</w:t>
      </w:r>
      <w:r w:rsidRPr="00A40395">
        <w:rPr>
          <w:lang w:val="en-US"/>
        </w:rPr>
        <w:t xml:space="preserve"> 3655–3662 (IEEE, 2020). doi:10.1109/WACV45572.2020.9093435.</w:t>
      </w:r>
    </w:p>
    <w:p w14:paraId="76B65C6B" w14:textId="77777777" w:rsidR="00A40395" w:rsidRPr="00A40395" w:rsidRDefault="00A40395" w:rsidP="00A40395">
      <w:pPr>
        <w:pStyle w:val="af6"/>
        <w:rPr>
          <w:lang w:val="en-US"/>
        </w:rPr>
      </w:pPr>
      <w:r w:rsidRPr="00A40395">
        <w:rPr>
          <w:lang w:val="en-US"/>
        </w:rPr>
        <w:t>6.</w:t>
      </w:r>
      <w:r w:rsidRPr="00A40395">
        <w:rPr>
          <w:lang w:val="en-US"/>
        </w:rPr>
        <w:tab/>
        <w:t xml:space="preserve">Schmidt, U., Weigert, M., Broaddus, C. &amp; Myers, G. Cell Detection with Star-Convex Polygons. in </w:t>
      </w:r>
      <w:r w:rsidRPr="00A40395">
        <w:rPr>
          <w:i/>
          <w:iCs/>
          <w:lang w:val="en-US"/>
        </w:rPr>
        <w:t>Medical Image Computing and Computer Assisted Intervention – MICCAI 2018</w:t>
      </w:r>
      <w:r w:rsidRPr="00A40395">
        <w:rPr>
          <w:lang w:val="en-US"/>
        </w:rPr>
        <w:t xml:space="preserve"> (eds. Frangi, A. F., Schnabel, J. A., Davatzikos, C., Alberola-López, C. &amp; Fichtinger, G.) vol. 11071 265–273 (Springer International Publishing, 2018).</w:t>
      </w:r>
    </w:p>
    <w:p w14:paraId="4D045CA5" w14:textId="77777777" w:rsidR="00A40395" w:rsidRPr="00A40395" w:rsidRDefault="00A40395" w:rsidP="00A40395">
      <w:pPr>
        <w:pStyle w:val="af6"/>
        <w:rPr>
          <w:lang w:val="en-US"/>
        </w:rPr>
      </w:pPr>
      <w:r w:rsidRPr="00A40395">
        <w:rPr>
          <w:lang w:val="en-US"/>
        </w:rPr>
        <w:t>7.</w:t>
      </w:r>
      <w:r w:rsidRPr="00A40395">
        <w:rPr>
          <w:lang w:val="en-US"/>
        </w:rPr>
        <w:tab/>
        <w:t xml:space="preserve">Stirling, D. R. </w:t>
      </w:r>
      <w:r w:rsidRPr="00A40395">
        <w:rPr>
          <w:i/>
          <w:iCs/>
          <w:lang w:val="en-US"/>
        </w:rPr>
        <w:t>et al.</w:t>
      </w:r>
      <w:r w:rsidRPr="00A40395">
        <w:rPr>
          <w:lang w:val="en-US"/>
        </w:rPr>
        <w:t xml:space="preserve"> CellProfiler 4: improvements in speed, utility and usability. </w:t>
      </w:r>
      <w:r w:rsidRPr="00A40395">
        <w:rPr>
          <w:i/>
          <w:iCs/>
          <w:lang w:val="en-US"/>
        </w:rPr>
        <w:t>BMC Bioinformatics</w:t>
      </w:r>
      <w:r w:rsidRPr="00A40395">
        <w:rPr>
          <w:lang w:val="en-US"/>
        </w:rPr>
        <w:t xml:space="preserve"> </w:t>
      </w:r>
      <w:r w:rsidRPr="00A40395">
        <w:rPr>
          <w:b/>
          <w:bCs/>
          <w:lang w:val="en-US"/>
        </w:rPr>
        <w:t>22</w:t>
      </w:r>
      <w:r w:rsidRPr="00A40395">
        <w:rPr>
          <w:lang w:val="en-US"/>
        </w:rPr>
        <w:t>, 433 (2021).</w:t>
      </w:r>
    </w:p>
    <w:p w14:paraId="3B6315CF" w14:textId="77777777" w:rsidR="00A40395" w:rsidRPr="00A40395" w:rsidRDefault="00A40395" w:rsidP="00A40395">
      <w:pPr>
        <w:pStyle w:val="af6"/>
        <w:rPr>
          <w:lang w:val="en-US"/>
        </w:rPr>
      </w:pPr>
      <w:r w:rsidRPr="00A40395">
        <w:rPr>
          <w:lang w:val="en-US"/>
        </w:rPr>
        <w:t>8.</w:t>
      </w:r>
      <w:r w:rsidRPr="00A40395">
        <w:rPr>
          <w:lang w:val="en-US"/>
        </w:rPr>
        <w:tab/>
        <w:t xml:space="preserve">Habeeb, A. F. S. A. Determination of free amino groups in proteins by trinitrobenzenesulfonic acid. </w:t>
      </w:r>
      <w:r w:rsidRPr="00A40395">
        <w:rPr>
          <w:i/>
          <w:iCs/>
          <w:lang w:val="en-US"/>
        </w:rPr>
        <w:t>Anal. Biochem.</w:t>
      </w:r>
      <w:r w:rsidRPr="00A40395">
        <w:rPr>
          <w:lang w:val="en-US"/>
        </w:rPr>
        <w:t xml:space="preserve"> </w:t>
      </w:r>
      <w:r w:rsidRPr="00A40395">
        <w:rPr>
          <w:b/>
          <w:bCs/>
          <w:lang w:val="en-US"/>
        </w:rPr>
        <w:t>14</w:t>
      </w:r>
      <w:r w:rsidRPr="00A40395">
        <w:rPr>
          <w:lang w:val="en-US"/>
        </w:rPr>
        <w:t>, 328–336 (1966).</w:t>
      </w:r>
    </w:p>
    <w:p w14:paraId="6348874E" w14:textId="77777777" w:rsidR="00A40395" w:rsidRPr="00A40395" w:rsidRDefault="00A40395" w:rsidP="00A40395">
      <w:pPr>
        <w:pStyle w:val="af6"/>
        <w:rPr>
          <w:lang w:val="en-US"/>
        </w:rPr>
      </w:pPr>
      <w:r w:rsidRPr="00A40395">
        <w:rPr>
          <w:lang w:val="en-US"/>
        </w:rPr>
        <w:t>9.</w:t>
      </w:r>
      <w:r w:rsidRPr="00A40395">
        <w:rPr>
          <w:lang w:val="en-US"/>
        </w:rPr>
        <w:tab/>
        <w:t xml:space="preserve">Khramtsov, P. </w:t>
      </w:r>
      <w:r w:rsidRPr="00A40395">
        <w:rPr>
          <w:i/>
          <w:iCs/>
          <w:lang w:val="en-US"/>
        </w:rPr>
        <w:t>et al.</w:t>
      </w:r>
      <w:r w:rsidRPr="00A40395">
        <w:rPr>
          <w:lang w:val="en-US"/>
        </w:rPr>
        <w:t xml:space="preserve"> Conjugation of carbon coated-iron nanoparticles with biomolecules for NMR-based assay. </w:t>
      </w:r>
      <w:r w:rsidRPr="00A40395">
        <w:rPr>
          <w:i/>
          <w:iCs/>
          <w:lang w:val="en-US"/>
        </w:rPr>
        <w:t>Colloids Surf. B Biointerfaces</w:t>
      </w:r>
      <w:r w:rsidRPr="00A40395">
        <w:rPr>
          <w:lang w:val="en-US"/>
        </w:rPr>
        <w:t xml:space="preserve"> </w:t>
      </w:r>
      <w:r w:rsidRPr="00A40395">
        <w:rPr>
          <w:b/>
          <w:bCs/>
          <w:lang w:val="en-US"/>
        </w:rPr>
        <w:t>176</w:t>
      </w:r>
      <w:r w:rsidRPr="00A40395">
        <w:rPr>
          <w:lang w:val="en-US"/>
        </w:rPr>
        <w:t>, 256–264 (2019).</w:t>
      </w:r>
    </w:p>
    <w:p w14:paraId="707BA4C2" w14:textId="77777777" w:rsidR="00A40395" w:rsidRPr="00A40395" w:rsidRDefault="00A40395" w:rsidP="00A40395">
      <w:pPr>
        <w:pStyle w:val="af6"/>
        <w:rPr>
          <w:lang w:val="en-US"/>
        </w:rPr>
      </w:pPr>
      <w:r w:rsidRPr="00A40395">
        <w:rPr>
          <w:lang w:val="en-US"/>
        </w:rPr>
        <w:t>10.</w:t>
      </w:r>
      <w:r w:rsidRPr="00A40395">
        <w:rPr>
          <w:lang w:val="en-US"/>
        </w:rPr>
        <w:tab/>
        <w:t xml:space="preserve">Cabana, H., Ahamed, A. &amp; Leduc, R. Conjugation of laccase from the white rot fungus Trametes versicolor to chitosan and its utilization for the elimination of triclosan. </w:t>
      </w:r>
      <w:r w:rsidRPr="00A40395">
        <w:rPr>
          <w:i/>
          <w:iCs/>
          <w:lang w:val="en-US"/>
        </w:rPr>
        <w:t>Bioresour. Technol.</w:t>
      </w:r>
      <w:r w:rsidRPr="00A40395">
        <w:rPr>
          <w:lang w:val="en-US"/>
        </w:rPr>
        <w:t xml:space="preserve"> </w:t>
      </w:r>
      <w:r w:rsidRPr="00A40395">
        <w:rPr>
          <w:b/>
          <w:bCs/>
          <w:lang w:val="en-US"/>
        </w:rPr>
        <w:t>102</w:t>
      </w:r>
      <w:r w:rsidRPr="00A40395">
        <w:rPr>
          <w:lang w:val="en-US"/>
        </w:rPr>
        <w:t>, 1656–1662 (2011).</w:t>
      </w:r>
    </w:p>
    <w:p w14:paraId="526C961E" w14:textId="77777777" w:rsidR="00A40395" w:rsidRPr="00A40395" w:rsidRDefault="00A40395" w:rsidP="00A40395">
      <w:pPr>
        <w:pStyle w:val="af6"/>
        <w:rPr>
          <w:lang w:val="en-US"/>
        </w:rPr>
      </w:pPr>
      <w:r w:rsidRPr="00A40395">
        <w:rPr>
          <w:lang w:val="en-US"/>
        </w:rPr>
        <w:t>11.</w:t>
      </w:r>
      <w:r w:rsidRPr="00A40395">
        <w:rPr>
          <w:lang w:val="en-US"/>
        </w:rPr>
        <w:tab/>
        <w:t xml:space="preserve">East, D. A., Mulvihill, D. P., Todd, M. &amp; Bruce, I. J. QD-Antibody Conjugates via Carbodiimide-Mediated Coupling: A Detailed Study of the Variables Involved and a </w:t>
      </w:r>
      <w:r w:rsidRPr="00A40395">
        <w:rPr>
          <w:lang w:val="en-US"/>
        </w:rPr>
        <w:lastRenderedPageBreak/>
        <w:t xml:space="preserve">Possible New Mechanism for the Coupling Reaction under Basic Aqueous Conditions. </w:t>
      </w:r>
      <w:r w:rsidRPr="00A40395">
        <w:rPr>
          <w:i/>
          <w:iCs/>
          <w:lang w:val="en-US"/>
        </w:rPr>
        <w:t>Langmuir</w:t>
      </w:r>
      <w:r w:rsidRPr="00A40395">
        <w:rPr>
          <w:lang w:val="en-US"/>
        </w:rPr>
        <w:t xml:space="preserve"> </w:t>
      </w:r>
      <w:r w:rsidRPr="00A40395">
        <w:rPr>
          <w:b/>
          <w:bCs/>
          <w:lang w:val="en-US"/>
        </w:rPr>
        <w:t>27</w:t>
      </w:r>
      <w:r w:rsidRPr="00A40395">
        <w:rPr>
          <w:lang w:val="en-US"/>
        </w:rPr>
        <w:t>, 13888–13896 (2011).</w:t>
      </w:r>
    </w:p>
    <w:p w14:paraId="2AC7EF9E" w14:textId="77777777" w:rsidR="00A40395" w:rsidRPr="00A40395" w:rsidRDefault="00A40395" w:rsidP="00A40395">
      <w:pPr>
        <w:pStyle w:val="af6"/>
        <w:rPr>
          <w:lang w:val="en-US"/>
        </w:rPr>
      </w:pPr>
      <w:r w:rsidRPr="00A40395">
        <w:rPr>
          <w:lang w:val="en-US"/>
        </w:rPr>
        <w:t>12.</w:t>
      </w:r>
      <w:r w:rsidRPr="00A40395">
        <w:rPr>
          <w:lang w:val="en-US"/>
        </w:rPr>
        <w:tab/>
        <w:t xml:space="preserve">Vrana, N. E. </w:t>
      </w:r>
      <w:r w:rsidRPr="00A40395">
        <w:rPr>
          <w:i/>
          <w:iCs/>
          <w:lang w:val="en-US"/>
        </w:rPr>
        <w:t>et al.</w:t>
      </w:r>
      <w:r w:rsidRPr="00A40395">
        <w:rPr>
          <w:lang w:val="en-US"/>
        </w:rPr>
        <w:t xml:space="preserve"> EDC/NHS cross-linked collagen foams as scaffolds for artificial corneal stroma. </w:t>
      </w:r>
      <w:r w:rsidRPr="00A40395">
        <w:rPr>
          <w:i/>
          <w:iCs/>
          <w:lang w:val="en-US"/>
        </w:rPr>
        <w:t>J. Biomater. Sci. Polym. Ed.</w:t>
      </w:r>
      <w:r w:rsidRPr="00A40395">
        <w:rPr>
          <w:lang w:val="en-US"/>
        </w:rPr>
        <w:t xml:space="preserve"> </w:t>
      </w:r>
      <w:r w:rsidRPr="00A40395">
        <w:rPr>
          <w:b/>
          <w:bCs/>
          <w:lang w:val="en-US"/>
        </w:rPr>
        <w:t>18</w:t>
      </w:r>
      <w:r w:rsidRPr="00A40395">
        <w:rPr>
          <w:lang w:val="en-US"/>
        </w:rPr>
        <w:t>, 1527–1545 (2007).</w:t>
      </w:r>
    </w:p>
    <w:p w14:paraId="53403765" w14:textId="77777777" w:rsidR="00A40395" w:rsidRPr="00A40395" w:rsidRDefault="00A40395" w:rsidP="00A40395">
      <w:pPr>
        <w:pStyle w:val="af6"/>
        <w:rPr>
          <w:lang w:val="en-US"/>
        </w:rPr>
      </w:pPr>
      <w:r w:rsidRPr="00A40395">
        <w:rPr>
          <w:lang w:val="en-US"/>
        </w:rPr>
        <w:t>13.</w:t>
      </w:r>
      <w:r w:rsidRPr="00A40395">
        <w:rPr>
          <w:lang w:val="en-US"/>
        </w:rPr>
        <w:tab/>
        <w:t xml:space="preserve">Tang, Z. </w:t>
      </w:r>
      <w:r w:rsidRPr="00A40395">
        <w:rPr>
          <w:i/>
          <w:iCs/>
          <w:lang w:val="en-US"/>
        </w:rPr>
        <w:t>et al.</w:t>
      </w:r>
      <w:r w:rsidRPr="00A40395">
        <w:rPr>
          <w:lang w:val="en-US"/>
        </w:rPr>
        <w:t xml:space="preserve"> A General Protein Unfolding‐Chemical Coupling Strategy for Pure Protein Hydrogels with Mechanically Strong and Multifunctional Properties. </w:t>
      </w:r>
      <w:r w:rsidRPr="00A40395">
        <w:rPr>
          <w:i/>
          <w:iCs/>
          <w:lang w:val="en-US"/>
        </w:rPr>
        <w:t>Adv. Sci.</w:t>
      </w:r>
      <w:r w:rsidRPr="00A40395">
        <w:rPr>
          <w:lang w:val="en-US"/>
        </w:rPr>
        <w:t xml:space="preserve"> </w:t>
      </w:r>
      <w:r w:rsidRPr="00A40395">
        <w:rPr>
          <w:b/>
          <w:bCs/>
          <w:lang w:val="en-US"/>
        </w:rPr>
        <w:t>9</w:t>
      </w:r>
      <w:r w:rsidRPr="00A40395">
        <w:rPr>
          <w:lang w:val="en-US"/>
        </w:rPr>
        <w:t>, 2102557 (2022).</w:t>
      </w:r>
    </w:p>
    <w:p w14:paraId="619A03F8" w14:textId="77777777" w:rsidR="00A40395" w:rsidRPr="00A40395" w:rsidRDefault="00A40395" w:rsidP="00A40395">
      <w:pPr>
        <w:pStyle w:val="af6"/>
        <w:rPr>
          <w:lang w:val="en-US"/>
        </w:rPr>
      </w:pPr>
      <w:r w:rsidRPr="00A40395">
        <w:rPr>
          <w:lang w:val="en-US"/>
        </w:rPr>
        <w:t>14.</w:t>
      </w:r>
      <w:r w:rsidRPr="00A40395">
        <w:rPr>
          <w:lang w:val="en-US"/>
        </w:rPr>
        <w:tab/>
        <w:t xml:space="preserve">Sazonova, E. V., Chesnokov, M. S., Zhivotovsky, B. &amp; Kopeina, G. S. Drug toxicity assessment: cell proliferation versus cell death. </w:t>
      </w:r>
      <w:r w:rsidRPr="00A40395">
        <w:rPr>
          <w:i/>
          <w:iCs/>
          <w:lang w:val="en-US"/>
        </w:rPr>
        <w:t>Cell Death Discov.</w:t>
      </w:r>
      <w:r w:rsidRPr="00A40395">
        <w:rPr>
          <w:lang w:val="en-US"/>
        </w:rPr>
        <w:t xml:space="preserve"> </w:t>
      </w:r>
      <w:r w:rsidRPr="00A40395">
        <w:rPr>
          <w:b/>
          <w:bCs/>
          <w:lang w:val="en-US"/>
        </w:rPr>
        <w:t>8</w:t>
      </w:r>
      <w:r w:rsidRPr="00A40395">
        <w:rPr>
          <w:lang w:val="en-US"/>
        </w:rPr>
        <w:t>, 417 (2022).</w:t>
      </w:r>
    </w:p>
    <w:p w14:paraId="6C97189C" w14:textId="77777777" w:rsidR="00A40395" w:rsidRPr="00A40395" w:rsidRDefault="00A40395" w:rsidP="00A40395">
      <w:pPr>
        <w:pStyle w:val="af6"/>
        <w:rPr>
          <w:lang w:val="en-US"/>
        </w:rPr>
      </w:pPr>
      <w:r w:rsidRPr="00A40395">
        <w:rPr>
          <w:lang w:val="en-US"/>
        </w:rPr>
        <w:t>15.</w:t>
      </w:r>
      <w:r w:rsidRPr="00A40395">
        <w:rPr>
          <w:lang w:val="en-US"/>
        </w:rPr>
        <w:tab/>
        <w:t xml:space="preserve">Lupu, A. R. &amp; Popescu, T. The noncellular reduction of MTT tetrazolium salt by TiO2 nanoparticles and its implications for cytotoxicity assays. </w:t>
      </w:r>
      <w:r w:rsidRPr="00A40395">
        <w:rPr>
          <w:i/>
          <w:iCs/>
          <w:lang w:val="en-US"/>
        </w:rPr>
        <w:t>Toxicol. In Vitro</w:t>
      </w:r>
      <w:r w:rsidRPr="00A40395">
        <w:rPr>
          <w:lang w:val="en-US"/>
        </w:rPr>
        <w:t xml:space="preserve"> </w:t>
      </w:r>
      <w:r w:rsidRPr="00A40395">
        <w:rPr>
          <w:b/>
          <w:bCs/>
          <w:lang w:val="en-US"/>
        </w:rPr>
        <w:t>27</w:t>
      </w:r>
      <w:r w:rsidRPr="00A40395">
        <w:rPr>
          <w:lang w:val="en-US"/>
        </w:rPr>
        <w:t>, 1445–1450 (2013).</w:t>
      </w:r>
    </w:p>
    <w:p w14:paraId="7B97F880" w14:textId="77777777" w:rsidR="00A40395" w:rsidRPr="00A40395" w:rsidRDefault="00A40395" w:rsidP="00A40395">
      <w:pPr>
        <w:pStyle w:val="af6"/>
        <w:rPr>
          <w:lang w:val="en-US"/>
        </w:rPr>
      </w:pPr>
      <w:r w:rsidRPr="00A40395">
        <w:rPr>
          <w:lang w:val="en-US"/>
        </w:rPr>
        <w:t>16.</w:t>
      </w:r>
      <w:r w:rsidRPr="00A40395">
        <w:rPr>
          <w:lang w:val="en-US"/>
        </w:rPr>
        <w:tab/>
        <w:t xml:space="preserve">Gough, J. E., Scotchford, C. A. &amp; Downes, S. Cytotoxicity of glutaraldehyde crosslinked collagen/poly(vinyl alcohol) films is by the mechanism of apoptosis. </w:t>
      </w:r>
      <w:r w:rsidRPr="00A40395">
        <w:rPr>
          <w:i/>
          <w:iCs/>
          <w:lang w:val="en-US"/>
        </w:rPr>
        <w:t>J. Biomed. Mater. Res.</w:t>
      </w:r>
      <w:r w:rsidRPr="00A40395">
        <w:rPr>
          <w:lang w:val="en-US"/>
        </w:rPr>
        <w:t xml:space="preserve"> </w:t>
      </w:r>
      <w:r w:rsidRPr="00A40395">
        <w:rPr>
          <w:b/>
          <w:bCs/>
          <w:lang w:val="en-US"/>
        </w:rPr>
        <w:t>61</w:t>
      </w:r>
      <w:r w:rsidRPr="00A40395">
        <w:rPr>
          <w:lang w:val="en-US"/>
        </w:rPr>
        <w:t>, 121–130 (2002).</w:t>
      </w:r>
    </w:p>
    <w:p w14:paraId="102552FE" w14:textId="77777777" w:rsidR="00A40395" w:rsidRPr="00A40395" w:rsidRDefault="00A40395" w:rsidP="00A40395">
      <w:pPr>
        <w:pStyle w:val="af6"/>
        <w:rPr>
          <w:lang w:val="en-US"/>
        </w:rPr>
      </w:pPr>
      <w:r w:rsidRPr="00A40395">
        <w:rPr>
          <w:lang w:val="en-US"/>
        </w:rPr>
        <w:t>17.</w:t>
      </w:r>
      <w:r w:rsidRPr="00A40395">
        <w:rPr>
          <w:lang w:val="en-US"/>
        </w:rPr>
        <w:tab/>
        <w:t xml:space="preserve">Intaraprasit, S., Faikrua, A., Sittichokechaiwut, A. &amp; Viyoch, J. Efficacy evaluation of the fibroblast-seeded collagen/chitosan scaffold on application in skin tissue engineering. </w:t>
      </w:r>
      <w:r w:rsidRPr="00A40395">
        <w:rPr>
          <w:i/>
          <w:iCs/>
          <w:lang w:val="en-US"/>
        </w:rPr>
        <w:t>ScienceAsia</w:t>
      </w:r>
      <w:r w:rsidRPr="00A40395">
        <w:rPr>
          <w:lang w:val="en-US"/>
        </w:rPr>
        <w:t xml:space="preserve"> </w:t>
      </w:r>
      <w:r w:rsidRPr="00A40395">
        <w:rPr>
          <w:b/>
          <w:bCs/>
          <w:lang w:val="en-US"/>
        </w:rPr>
        <w:t>38</w:t>
      </w:r>
      <w:r w:rsidRPr="00A40395">
        <w:rPr>
          <w:lang w:val="en-US"/>
        </w:rPr>
        <w:t>, 268 (2012).</w:t>
      </w:r>
    </w:p>
    <w:p w14:paraId="02EDA3EF" w14:textId="77777777" w:rsidR="00A40395" w:rsidRPr="00A40395" w:rsidRDefault="00A40395" w:rsidP="00A40395">
      <w:pPr>
        <w:pStyle w:val="af6"/>
        <w:rPr>
          <w:lang w:val="en-US"/>
        </w:rPr>
      </w:pPr>
      <w:r w:rsidRPr="00A40395">
        <w:rPr>
          <w:lang w:val="en-US"/>
        </w:rPr>
        <w:t>18.</w:t>
      </w:r>
      <w:r w:rsidRPr="00A40395">
        <w:rPr>
          <w:lang w:val="en-US"/>
        </w:rPr>
        <w:tab/>
        <w:t xml:space="preserve">Collins, J. S. &amp; Goldsmith, T. H. Spectral properties of fluorescence induced by glutaraldehyde fixation. </w:t>
      </w:r>
      <w:r w:rsidRPr="00A40395">
        <w:rPr>
          <w:i/>
          <w:iCs/>
          <w:lang w:val="en-US"/>
        </w:rPr>
        <w:t>J. Histochem. Cytochem.</w:t>
      </w:r>
      <w:r w:rsidRPr="00A40395">
        <w:rPr>
          <w:lang w:val="en-US"/>
        </w:rPr>
        <w:t xml:space="preserve"> </w:t>
      </w:r>
      <w:r w:rsidRPr="00A40395">
        <w:rPr>
          <w:b/>
          <w:bCs/>
          <w:lang w:val="en-US"/>
        </w:rPr>
        <w:t>29</w:t>
      </w:r>
      <w:r w:rsidRPr="00A40395">
        <w:rPr>
          <w:lang w:val="en-US"/>
        </w:rPr>
        <w:t>, 411–414 (1981).</w:t>
      </w:r>
    </w:p>
    <w:p w14:paraId="71B6AA24" w14:textId="77777777" w:rsidR="00A40395" w:rsidRPr="00A40395" w:rsidRDefault="00A40395" w:rsidP="00A40395">
      <w:pPr>
        <w:pStyle w:val="af6"/>
      </w:pPr>
      <w:r w:rsidRPr="00A40395">
        <w:rPr>
          <w:lang w:val="en-US"/>
        </w:rPr>
        <w:t>19.</w:t>
      </w:r>
      <w:r w:rsidRPr="00A40395">
        <w:rPr>
          <w:lang w:val="en-US"/>
        </w:rPr>
        <w:tab/>
        <w:t xml:space="preserve">Wassmer, C.-H. </w:t>
      </w:r>
      <w:r w:rsidRPr="00A40395">
        <w:rPr>
          <w:i/>
          <w:iCs/>
          <w:lang w:val="en-US"/>
        </w:rPr>
        <w:t>et al.</w:t>
      </w:r>
      <w:r w:rsidRPr="00A40395">
        <w:rPr>
          <w:lang w:val="en-US"/>
        </w:rPr>
        <w:t xml:space="preserve"> Engineering of Primary Pancreatic Islet Cell Spheroids for Three-dimensional Culture or Transplantation: A Methodological Comparative Study. </w:t>
      </w:r>
      <w:r w:rsidRPr="00A40395">
        <w:rPr>
          <w:i/>
          <w:iCs/>
        </w:rPr>
        <w:t>Cell Transplant.</w:t>
      </w:r>
      <w:r w:rsidRPr="00A40395">
        <w:t xml:space="preserve"> </w:t>
      </w:r>
      <w:r w:rsidRPr="00A40395">
        <w:rPr>
          <w:b/>
          <w:bCs/>
        </w:rPr>
        <w:t>29</w:t>
      </w:r>
      <w:r w:rsidRPr="00A40395">
        <w:t>, 096368972093729 (2020).</w:t>
      </w:r>
    </w:p>
    <w:p w14:paraId="2C68F581" w14:textId="210BD36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F71A6" w14:textId="77777777" w:rsidR="00F05EC2" w:rsidRDefault="00F05EC2" w:rsidP="003770DB">
      <w:pPr>
        <w:spacing w:after="0" w:line="240" w:lineRule="auto"/>
      </w:pPr>
      <w:r>
        <w:separator/>
      </w:r>
    </w:p>
  </w:endnote>
  <w:endnote w:type="continuationSeparator" w:id="0">
    <w:p w14:paraId="5263914B" w14:textId="77777777" w:rsidR="00F05EC2" w:rsidRDefault="00F05EC2"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F6EB8" w14:textId="77777777" w:rsidR="00F05EC2" w:rsidRDefault="00F05EC2" w:rsidP="003770DB">
      <w:pPr>
        <w:spacing w:after="0" w:line="240" w:lineRule="auto"/>
      </w:pPr>
      <w:r>
        <w:separator/>
      </w:r>
    </w:p>
  </w:footnote>
  <w:footnote w:type="continuationSeparator" w:id="0">
    <w:p w14:paraId="33C31462" w14:textId="77777777" w:rsidR="00F05EC2" w:rsidRDefault="00F05EC2"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A2E63"/>
    <w:rsid w:val="000A342D"/>
    <w:rsid w:val="000A3703"/>
    <w:rsid w:val="000A56CF"/>
    <w:rsid w:val="000B0758"/>
    <w:rsid w:val="000B168B"/>
    <w:rsid w:val="000C0B29"/>
    <w:rsid w:val="000C3255"/>
    <w:rsid w:val="000C3963"/>
    <w:rsid w:val="000C6BEE"/>
    <w:rsid w:val="000E5029"/>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1FB9"/>
    <w:rsid w:val="0017495C"/>
    <w:rsid w:val="00191137"/>
    <w:rsid w:val="001933DE"/>
    <w:rsid w:val="00197E2B"/>
    <w:rsid w:val="00197F85"/>
    <w:rsid w:val="001A2600"/>
    <w:rsid w:val="001A37C9"/>
    <w:rsid w:val="001A665D"/>
    <w:rsid w:val="001B30B4"/>
    <w:rsid w:val="001B7C20"/>
    <w:rsid w:val="001C624C"/>
    <w:rsid w:val="001D63C0"/>
    <w:rsid w:val="001E0B46"/>
    <w:rsid w:val="001F591A"/>
    <w:rsid w:val="00201E47"/>
    <w:rsid w:val="00205F23"/>
    <w:rsid w:val="0021303D"/>
    <w:rsid w:val="00213348"/>
    <w:rsid w:val="002158CE"/>
    <w:rsid w:val="002204CD"/>
    <w:rsid w:val="00224864"/>
    <w:rsid w:val="002261E7"/>
    <w:rsid w:val="00226319"/>
    <w:rsid w:val="00227868"/>
    <w:rsid w:val="0023090B"/>
    <w:rsid w:val="0023384C"/>
    <w:rsid w:val="00234125"/>
    <w:rsid w:val="00257C82"/>
    <w:rsid w:val="00260F8B"/>
    <w:rsid w:val="00265BC1"/>
    <w:rsid w:val="00274874"/>
    <w:rsid w:val="00275251"/>
    <w:rsid w:val="00282D90"/>
    <w:rsid w:val="00285493"/>
    <w:rsid w:val="002866B6"/>
    <w:rsid w:val="002A083B"/>
    <w:rsid w:val="002A24CE"/>
    <w:rsid w:val="002A4388"/>
    <w:rsid w:val="002B079F"/>
    <w:rsid w:val="002B29B8"/>
    <w:rsid w:val="002B5346"/>
    <w:rsid w:val="002B56D2"/>
    <w:rsid w:val="002C3E6C"/>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BBB"/>
    <w:rsid w:val="004273E1"/>
    <w:rsid w:val="00431EA2"/>
    <w:rsid w:val="00433423"/>
    <w:rsid w:val="00434C03"/>
    <w:rsid w:val="004417B7"/>
    <w:rsid w:val="00444BF8"/>
    <w:rsid w:val="00445B8B"/>
    <w:rsid w:val="0044771E"/>
    <w:rsid w:val="00453494"/>
    <w:rsid w:val="00464246"/>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335B3"/>
    <w:rsid w:val="00541080"/>
    <w:rsid w:val="00542A85"/>
    <w:rsid w:val="00550B42"/>
    <w:rsid w:val="005550A6"/>
    <w:rsid w:val="00556C43"/>
    <w:rsid w:val="00560720"/>
    <w:rsid w:val="00563B5D"/>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3575"/>
    <w:rsid w:val="00695CE6"/>
    <w:rsid w:val="006A5D8C"/>
    <w:rsid w:val="006B3721"/>
    <w:rsid w:val="006B4565"/>
    <w:rsid w:val="006B49F0"/>
    <w:rsid w:val="006B65AE"/>
    <w:rsid w:val="006C040C"/>
    <w:rsid w:val="006C06D6"/>
    <w:rsid w:val="006C38B6"/>
    <w:rsid w:val="006C65AA"/>
    <w:rsid w:val="006D194D"/>
    <w:rsid w:val="006E2CF1"/>
    <w:rsid w:val="006F1759"/>
    <w:rsid w:val="006F31ED"/>
    <w:rsid w:val="006F62A0"/>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2995"/>
    <w:rsid w:val="007F2B40"/>
    <w:rsid w:val="007F55C1"/>
    <w:rsid w:val="007F5744"/>
    <w:rsid w:val="007F6D85"/>
    <w:rsid w:val="00824B76"/>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B3D6A"/>
    <w:rsid w:val="008B4ECC"/>
    <w:rsid w:val="008C3D14"/>
    <w:rsid w:val="008D110F"/>
    <w:rsid w:val="008D4B3D"/>
    <w:rsid w:val="008E7CB2"/>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D0C35"/>
    <w:rsid w:val="009E1A54"/>
    <w:rsid w:val="009E56BE"/>
    <w:rsid w:val="009F324C"/>
    <w:rsid w:val="009F5BC3"/>
    <w:rsid w:val="00A10A6D"/>
    <w:rsid w:val="00A129F0"/>
    <w:rsid w:val="00A17D4D"/>
    <w:rsid w:val="00A21CC8"/>
    <w:rsid w:val="00A22B77"/>
    <w:rsid w:val="00A342E9"/>
    <w:rsid w:val="00A37E49"/>
    <w:rsid w:val="00A40395"/>
    <w:rsid w:val="00A4172F"/>
    <w:rsid w:val="00A526A3"/>
    <w:rsid w:val="00A645E7"/>
    <w:rsid w:val="00A76C1F"/>
    <w:rsid w:val="00A81227"/>
    <w:rsid w:val="00A93668"/>
    <w:rsid w:val="00A95920"/>
    <w:rsid w:val="00A95DAA"/>
    <w:rsid w:val="00A9706A"/>
    <w:rsid w:val="00AA54A9"/>
    <w:rsid w:val="00AB532D"/>
    <w:rsid w:val="00AB67DC"/>
    <w:rsid w:val="00AC069A"/>
    <w:rsid w:val="00AD46EB"/>
    <w:rsid w:val="00AD68C8"/>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C06FFB"/>
    <w:rsid w:val="00C15CA7"/>
    <w:rsid w:val="00C33538"/>
    <w:rsid w:val="00C336F9"/>
    <w:rsid w:val="00C44E2C"/>
    <w:rsid w:val="00C4656D"/>
    <w:rsid w:val="00C4720D"/>
    <w:rsid w:val="00C554E7"/>
    <w:rsid w:val="00C60637"/>
    <w:rsid w:val="00C611F7"/>
    <w:rsid w:val="00C65BE0"/>
    <w:rsid w:val="00C65D49"/>
    <w:rsid w:val="00C74C4E"/>
    <w:rsid w:val="00C82981"/>
    <w:rsid w:val="00C8493D"/>
    <w:rsid w:val="00C922A7"/>
    <w:rsid w:val="00C94C3C"/>
    <w:rsid w:val="00C95B20"/>
    <w:rsid w:val="00C966FA"/>
    <w:rsid w:val="00CA077A"/>
    <w:rsid w:val="00CA18DD"/>
    <w:rsid w:val="00CA327F"/>
    <w:rsid w:val="00CA3EB1"/>
    <w:rsid w:val="00CA6A2D"/>
    <w:rsid w:val="00CC120B"/>
    <w:rsid w:val="00CD0C02"/>
    <w:rsid w:val="00CD2E32"/>
    <w:rsid w:val="00CD378D"/>
    <w:rsid w:val="00CD52E8"/>
    <w:rsid w:val="00CE51F8"/>
    <w:rsid w:val="00D00D71"/>
    <w:rsid w:val="00D05886"/>
    <w:rsid w:val="00D1311D"/>
    <w:rsid w:val="00D17915"/>
    <w:rsid w:val="00D22E03"/>
    <w:rsid w:val="00D440AF"/>
    <w:rsid w:val="00D51AA8"/>
    <w:rsid w:val="00D52AFA"/>
    <w:rsid w:val="00D60B39"/>
    <w:rsid w:val="00D658A4"/>
    <w:rsid w:val="00D710AC"/>
    <w:rsid w:val="00D710CE"/>
    <w:rsid w:val="00D77A98"/>
    <w:rsid w:val="00D9560D"/>
    <w:rsid w:val="00DA11DD"/>
    <w:rsid w:val="00DB015B"/>
    <w:rsid w:val="00DB0F97"/>
    <w:rsid w:val="00DB2987"/>
    <w:rsid w:val="00DB2DE9"/>
    <w:rsid w:val="00DB3177"/>
    <w:rsid w:val="00DB3F24"/>
    <w:rsid w:val="00DB4802"/>
    <w:rsid w:val="00DB65D5"/>
    <w:rsid w:val="00DC1BBE"/>
    <w:rsid w:val="00DC1F27"/>
    <w:rsid w:val="00DC457D"/>
    <w:rsid w:val="00DC6F46"/>
    <w:rsid w:val="00DD0C70"/>
    <w:rsid w:val="00DD2565"/>
    <w:rsid w:val="00DD34F4"/>
    <w:rsid w:val="00DD37B5"/>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A0FBD"/>
    <w:rsid w:val="00EA2692"/>
    <w:rsid w:val="00EB5BC2"/>
    <w:rsid w:val="00EB623E"/>
    <w:rsid w:val="00EB6252"/>
    <w:rsid w:val="00EC16CF"/>
    <w:rsid w:val="00EC58F8"/>
    <w:rsid w:val="00EC7785"/>
    <w:rsid w:val="00ED1269"/>
    <w:rsid w:val="00ED3378"/>
    <w:rsid w:val="00ED7705"/>
    <w:rsid w:val="00EE25ED"/>
    <w:rsid w:val="00EE4798"/>
    <w:rsid w:val="00EE65AA"/>
    <w:rsid w:val="00EF75DF"/>
    <w:rsid w:val="00F053D9"/>
    <w:rsid w:val="00F05EC2"/>
    <w:rsid w:val="00F13632"/>
    <w:rsid w:val="00F22D1A"/>
    <w:rsid w:val="00F24C71"/>
    <w:rsid w:val="00F5055C"/>
    <w:rsid w:val="00F53F6C"/>
    <w:rsid w:val="00F56CE4"/>
    <w:rsid w:val="00F66029"/>
    <w:rsid w:val="00F73EA1"/>
    <w:rsid w:val="00F74E3C"/>
    <w:rsid w:val="00F80927"/>
    <w:rsid w:val="00F8405B"/>
    <w:rsid w:val="00F84ABB"/>
    <w:rsid w:val="00F936BA"/>
    <w:rsid w:val="00FA0C7C"/>
    <w:rsid w:val="00FA6BE2"/>
    <w:rsid w:val="00FC147C"/>
    <w:rsid w:val="00FD04E9"/>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PhD-scripts/blob/main/AN%20vero%20%2B%20staridst_masks.cpproj"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github.com/arteys/PhD-scripts/blob/main/CP_AN_table_processing.py"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chart" Target="charts/chart3.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imagej.nih.gov/ij/macros/BatchConvert.txt" TargetMode="External"/><Relationship Id="rId25" Type="http://schemas.openxmlformats.org/officeDocument/2006/relationships/image" Target="media/image11.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chart" Target="charts/chart1.xml"/><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 TargetMode="External"/><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chart" Target="charts/chart4.xml"/><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Stardist_spheroids/blob/main/Stardist%20monolayer.py" TargetMode="External"/><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chart" Target="charts/chart2.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hyperlink" Target="https://github.com/arteys/PhD-scripts/blob/main/AN%20vero.cpproj" TargetMode="External"/><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820</TotalTime>
  <Pages>64</Pages>
  <Words>22053</Words>
  <Characters>125706</Characters>
  <Application>Microsoft Office Word</Application>
  <DocSecurity>0</DocSecurity>
  <Lines>1047</Lines>
  <Paragraphs>29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472</cp:revision>
  <dcterms:created xsi:type="dcterms:W3CDTF">2022-10-25T18:15:00Z</dcterms:created>
  <dcterms:modified xsi:type="dcterms:W3CDTF">2023-01-0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